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B13600" w14:paraId="6A90702F" w14:textId="77777777" w:rsidTr="4E263C3F">
        <w:trPr>
          <w:trHeight w:val="112"/>
          <w:jc w:val="center"/>
        </w:trPr>
        <w:tc>
          <w:tcPr>
            <w:tcW w:w="10168" w:type="dxa"/>
            <w:shd w:val="clear" w:color="auto" w:fill="E8E7EC"/>
          </w:tcPr>
          <w:p w14:paraId="6D6F535C" w14:textId="5461F74C" w:rsidR="00417180" w:rsidRPr="00B13600" w:rsidRDefault="00417180" w:rsidP="00417180">
            <w:pPr>
              <w:pStyle w:val="CLIN1HEADING"/>
              <w:rPr>
                <w:rFonts w:cs="Calibri"/>
              </w:rPr>
            </w:pPr>
            <w:r w:rsidRPr="00B13600">
              <w:rPr>
                <w:rFonts w:cs="Calibri"/>
              </w:rPr>
              <w:t>Clinical Utility of Molecular Testing in</w:t>
            </w:r>
            <w:r w:rsidR="00596855" w:rsidRPr="00B13600">
              <w:rPr>
                <w:rFonts w:cs="Calibri"/>
              </w:rPr>
              <w:br/>
              <w:t xml:space="preserve">MYELODYSPLASTIC </w:t>
            </w:r>
            <w:r w:rsidR="00363A4C">
              <w:rPr>
                <w:rFonts w:cs="Calibri"/>
              </w:rPr>
              <w:t>NEOPLASM</w:t>
            </w:r>
            <w:r w:rsidR="00602062">
              <w:rPr>
                <w:rFonts w:cs="Calibri"/>
              </w:rPr>
              <w:t>S (MDS)</w:t>
            </w:r>
          </w:p>
          <w:p w14:paraId="7EDE2C6D" w14:textId="7412BC9D" w:rsidR="00AB1D05" w:rsidRPr="00B13600" w:rsidRDefault="00AB1D0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Diagnos</w:t>
            </w:r>
            <w:r w:rsidR="00C90EF2" w:rsidRPr="00B13600">
              <w:rPr>
                <w:rFonts w:cs="Calibri"/>
              </w:rPr>
              <w:t>TiC</w:t>
            </w:r>
            <w:r w:rsidRPr="00B13600">
              <w:rPr>
                <w:rFonts w:cs="Calibri"/>
              </w:rPr>
              <w:t xml:space="preserve"> Utility</w:t>
            </w:r>
          </w:p>
          <w:p w14:paraId="2C5B5480" w14:textId="6AC1BA2E" w:rsidR="00AB1D05" w:rsidRPr="00875FC5" w:rsidRDefault="00AB1D05">
            <w:pPr>
              <w:pStyle w:val="CLIN3BULLETPOINTS"/>
              <w:rPr>
                <w:rFonts w:cs="Calibri"/>
              </w:rPr>
            </w:pPr>
            <w:r w:rsidRPr="00B13600">
              <w:t>The most commonly mutated genes in MDS include genes involved in RNA splicing (</w:t>
            </w:r>
            <w:r w:rsidRPr="00B13600">
              <w:rPr>
                <w:i/>
              </w:rPr>
              <w:t>SF3B1</w:t>
            </w:r>
            <w:r w:rsidRPr="00B13600">
              <w:t>,</w:t>
            </w:r>
            <w:r w:rsidRPr="00B13600">
              <w:rPr>
                <w:i/>
              </w:rPr>
              <w:t xml:space="preserve"> SRSF2</w:t>
            </w:r>
            <w:r w:rsidRPr="00B13600">
              <w:t>,</w:t>
            </w:r>
            <w:r w:rsidRPr="00B13600">
              <w:rPr>
                <w:i/>
              </w:rPr>
              <w:t xml:space="preserve"> U2AF1</w:t>
            </w:r>
            <w:r w:rsidRPr="00B13600">
              <w:t>,</w:t>
            </w:r>
            <w:r w:rsidRPr="00B13600">
              <w:rPr>
                <w:i/>
              </w:rPr>
              <w:t xml:space="preserve"> ZRSR2</w:t>
            </w:r>
            <w:r w:rsidRPr="00B13600">
              <w:t>), DNA methylation (</w:t>
            </w:r>
            <w:r w:rsidRPr="00B13600">
              <w:rPr>
                <w:i/>
              </w:rPr>
              <w:t>DNMT3A</w:t>
            </w:r>
            <w:r w:rsidRPr="00B13600">
              <w:t>,</w:t>
            </w:r>
            <w:r w:rsidRPr="00B13600">
              <w:rPr>
                <w:i/>
              </w:rPr>
              <w:t xml:space="preserve"> TET2</w:t>
            </w:r>
            <w:r w:rsidRPr="00B13600">
              <w:t>,</w:t>
            </w:r>
            <w:r w:rsidRPr="00B13600">
              <w:rPr>
                <w:i/>
              </w:rPr>
              <w:t xml:space="preserve"> IDH1</w:t>
            </w:r>
            <w:r w:rsidR="00596855" w:rsidRPr="00B13600">
              <w:t xml:space="preserve">, </w:t>
            </w:r>
            <w:r w:rsidR="00596855" w:rsidRPr="00B13600">
              <w:rPr>
                <w:i/>
              </w:rPr>
              <w:t>IDH</w:t>
            </w:r>
            <w:r w:rsidRPr="00B13600">
              <w:rPr>
                <w:i/>
              </w:rPr>
              <w:t>2</w:t>
            </w:r>
            <w:r w:rsidRPr="00B13600">
              <w:t>), chromatin and histone modification (</w:t>
            </w:r>
            <w:r w:rsidRPr="00B13600">
              <w:rPr>
                <w:i/>
              </w:rPr>
              <w:t>ASXL1</w:t>
            </w:r>
            <w:r w:rsidRPr="00B13600">
              <w:t>,</w:t>
            </w:r>
            <w:r w:rsidRPr="00B13600">
              <w:rPr>
                <w:i/>
              </w:rPr>
              <w:t xml:space="preserve"> EZH2</w:t>
            </w:r>
            <w:r w:rsidRPr="00B13600">
              <w:t>), signal transduction (</w:t>
            </w:r>
            <w:r w:rsidRPr="00B13600">
              <w:rPr>
                <w:i/>
              </w:rPr>
              <w:t>NRAS</w:t>
            </w:r>
            <w:r w:rsidRPr="00B13600">
              <w:t>,</w:t>
            </w:r>
            <w:r w:rsidRPr="00B13600">
              <w:rPr>
                <w:i/>
              </w:rPr>
              <w:t xml:space="preserve"> KRAS</w:t>
            </w:r>
            <w:r w:rsidRPr="00B13600">
              <w:t>,</w:t>
            </w:r>
            <w:r w:rsidRPr="00B13600">
              <w:rPr>
                <w:i/>
              </w:rPr>
              <w:t xml:space="preserve"> CBL</w:t>
            </w:r>
            <w:r w:rsidRPr="00B13600">
              <w:t>), transcription (</w:t>
            </w:r>
            <w:r w:rsidRPr="00B13600">
              <w:rPr>
                <w:i/>
              </w:rPr>
              <w:t>RUNX1</w:t>
            </w:r>
            <w:r w:rsidRPr="00B13600">
              <w:t>,</w:t>
            </w:r>
            <w:r w:rsidRPr="00B13600">
              <w:rPr>
                <w:i/>
              </w:rPr>
              <w:t xml:space="preserve"> GATA2</w:t>
            </w:r>
            <w:r w:rsidRPr="00B13600">
              <w:t>) and tumour suppressor genes (</w:t>
            </w:r>
            <w:r w:rsidRPr="00B13600">
              <w:rPr>
                <w:i/>
              </w:rPr>
              <w:t>TP53</w:t>
            </w:r>
            <w:r w:rsidRPr="00B13600">
              <w:t>)</w:t>
            </w:r>
            <w:r w:rsidR="00733E05">
              <w:fldChar w:fldCharType="begin">
                <w:fldData xml:space="preserve">PEVuZE5vdGU+PENpdGU+PEF1dGhvcj5IYWZlcmxhY2g8L0F1dGhvcj48WWVhcj4yMDE0PC9ZZWFy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=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IYWZlcmxhY2g8L0F1dGhvcj48WWVhcj4yMDE0PC9ZZWFy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=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1-4</w:t>
            </w:r>
            <w:r w:rsidR="00733E05">
              <w:fldChar w:fldCharType="end"/>
            </w:r>
            <w:r w:rsidRPr="00875FC5">
              <w:rPr>
                <w:rFonts w:cs="Calibri"/>
              </w:rPr>
              <w:t xml:space="preserve">. </w:t>
            </w:r>
          </w:p>
          <w:p w14:paraId="1FC8E3C5" w14:textId="435CCC42" w:rsidR="00AB1D05" w:rsidRDefault="00AB1D05" w:rsidP="004D72A6">
            <w:pPr>
              <w:pStyle w:val="CLIN3BULLETPOINTS"/>
            </w:pPr>
            <w:r w:rsidRPr="00B13600">
              <w:t xml:space="preserve">The majority of </w:t>
            </w:r>
            <w:r w:rsidR="00C90EF2" w:rsidRPr="00B13600">
              <w:t xml:space="preserve">patients with </w:t>
            </w:r>
            <w:r w:rsidRPr="00B13600">
              <w:t>MDS (80</w:t>
            </w:r>
            <w:r w:rsidR="00D32777">
              <w:t>%</w:t>
            </w:r>
            <w:r w:rsidR="00093C35" w:rsidRPr="00B13600">
              <w:t>-90</w:t>
            </w:r>
            <w:r w:rsidRPr="00B13600">
              <w:t>%) will have one of the common myeloid mutations, and therefore cases without molecular or cytogenetic abnormalities should prompt consideration of non-MDS causes of cytopenias</w:t>
            </w:r>
            <w:r w:rsidR="00733E05">
              <w:fldChar w:fldCharType="begin">
                <w:fldData xml:space="preserve">PEVuZE5vdGU+PENpdGU+PEF1dGhvcj5TdGVlbnNtYTwvQXV0aG9yPjxZZWFyPjIwMTU8L1llYXI+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TdGVlbnNtYTwvQXV0aG9yPjxZZWFyPjIwMTU8L1llYXI+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5</w:t>
            </w:r>
            <w:r w:rsidR="00733E05">
              <w:fldChar w:fldCharType="end"/>
            </w:r>
            <w:r w:rsidRPr="00B13600">
              <w:t>.</w:t>
            </w:r>
          </w:p>
          <w:p w14:paraId="460E50A8" w14:textId="5AC17056" w:rsidR="000576A6" w:rsidRPr="007E5422" w:rsidRDefault="002C58CC">
            <w:pPr>
              <w:pStyle w:val="CLIN3BULLETPOINTS"/>
              <w:rPr>
                <w:rFonts w:cs="Calibri"/>
              </w:rPr>
            </w:pPr>
            <w:r>
              <w:t>WHO</w:t>
            </w:r>
            <w:r w:rsidR="00576B22">
              <w:t xml:space="preserve"> </w:t>
            </w:r>
            <w:r w:rsidR="008640A9">
              <w:t>5</w:t>
            </w:r>
            <w:r w:rsidR="008640A9" w:rsidRPr="00D32777">
              <w:rPr>
                <w:vertAlign w:val="superscript"/>
              </w:rPr>
              <w:t>th</w:t>
            </w:r>
            <w:r w:rsidR="008640A9">
              <w:t xml:space="preserve"> edition </w:t>
            </w:r>
            <w:r w:rsidR="00576B22">
              <w:t xml:space="preserve">has defined three categories of </w:t>
            </w:r>
            <w:r w:rsidR="00ED7C6E">
              <w:t>MDS with defining genetic abnormalities: MDS-5q (</w:t>
            </w:r>
            <w:r w:rsidR="002C2E05">
              <w:t xml:space="preserve">in isolation or with one other cytogenetic abnormality other than </w:t>
            </w:r>
            <w:r w:rsidR="00831CF8">
              <w:t>-7/del7q</w:t>
            </w:r>
            <w:r w:rsidR="00ED7C6E">
              <w:t>)</w:t>
            </w:r>
            <w:r w:rsidR="00576B22">
              <w:t>;</w:t>
            </w:r>
            <w:r w:rsidR="00ED7C6E">
              <w:t xml:space="preserve"> MDS with low blasts and </w:t>
            </w:r>
            <w:r w:rsidR="00ED7C6E" w:rsidRPr="00D32777">
              <w:rPr>
                <w:i/>
                <w:iCs/>
              </w:rPr>
              <w:t>SF3B1</w:t>
            </w:r>
            <w:r w:rsidR="00ED7C6E">
              <w:t xml:space="preserve"> mutation </w:t>
            </w:r>
            <w:r w:rsidR="00B20F71">
              <w:t>(</w:t>
            </w:r>
            <w:r w:rsidR="00ED7C6E">
              <w:t>MDS-</w:t>
            </w:r>
            <w:r w:rsidR="00ED7C6E" w:rsidRPr="00D32777">
              <w:rPr>
                <w:i/>
                <w:iCs/>
              </w:rPr>
              <w:t>SF3B1</w:t>
            </w:r>
            <w:r w:rsidR="00ED7C6E">
              <w:t>)</w:t>
            </w:r>
            <w:r w:rsidR="005E48FE">
              <w:t>;</w:t>
            </w:r>
            <w:r w:rsidR="00ED7C6E">
              <w:t xml:space="preserve"> and MDS with biallelic TP53 inactivation (MDS-bi</w:t>
            </w:r>
            <w:r w:rsidR="00ED7C6E">
              <w:rPr>
                <w:i/>
                <w:iCs/>
              </w:rPr>
              <w:t>TP53</w:t>
            </w:r>
            <w:r w:rsidR="00ED7C6E">
              <w:t>)</w:t>
            </w:r>
            <w:r w:rsidR="00733E05">
              <w:fldChar w:fldCharType="begin"/>
            </w:r>
            <w:r w:rsidR="00733E05">
              <w:instrText xml:space="preserve"> ADDIN EN.CITE &lt;EndNote&gt;&lt;Cite ExcludeAuth="1" ExcludeYear="1"&gt;&lt;RecNum&gt;3649&lt;/RecNum&gt;&lt;DisplayText&gt;&lt;style face="superscript"&gt;6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6</w:t>
            </w:r>
            <w:r w:rsidR="00733E05">
              <w:fldChar w:fldCharType="end"/>
            </w:r>
            <w:r w:rsidR="002C2E05" w:rsidRPr="007E5422">
              <w:rPr>
                <w:rFonts w:cs="Calibri"/>
              </w:rPr>
              <w:t xml:space="preserve">. </w:t>
            </w:r>
            <w:r w:rsidR="00C925FC" w:rsidRPr="007E5422">
              <w:rPr>
                <w:rFonts w:cs="Calibri"/>
              </w:rPr>
              <w:t xml:space="preserve"> </w:t>
            </w:r>
          </w:p>
          <w:p w14:paraId="1DDD9408" w14:textId="204F7CEE" w:rsidR="001C75DB" w:rsidRPr="00CA42FC" w:rsidRDefault="00735459">
            <w:pPr>
              <w:pStyle w:val="CLIN3BULLETPOINTS"/>
              <w:rPr>
                <w:rFonts w:cs="Calibri"/>
              </w:rPr>
            </w:pPr>
            <w:r>
              <w:t>MDS-</w:t>
            </w:r>
            <w:r>
              <w:rPr>
                <w:i/>
                <w:iCs/>
              </w:rPr>
              <w:t xml:space="preserve">SF3B1 </w:t>
            </w:r>
            <w:r w:rsidR="00024EA5">
              <w:t xml:space="preserve">is defined by the presence of </w:t>
            </w:r>
            <w:r w:rsidR="004350D2">
              <w:t xml:space="preserve">an </w:t>
            </w:r>
            <w:r w:rsidR="00024EA5">
              <w:rPr>
                <w:i/>
                <w:iCs/>
              </w:rPr>
              <w:t xml:space="preserve">SF3B1 </w:t>
            </w:r>
            <w:r w:rsidR="00024EA5">
              <w:t xml:space="preserve">mutation (VAF </w:t>
            </w:r>
            <w:r w:rsidR="00024EA5" w:rsidRPr="00B13600">
              <w:t>≥</w:t>
            </w:r>
            <w:r w:rsidR="00024EA5">
              <w:t>5%)</w:t>
            </w:r>
            <w:r w:rsidR="00DE79C7">
              <w:t xml:space="preserve"> and </w:t>
            </w:r>
            <w:r w:rsidR="00024EA5">
              <w:t>absence of</w:t>
            </w:r>
            <w:r w:rsidR="00BE1545">
              <w:t xml:space="preserve"> del(5q), </w:t>
            </w:r>
            <w:r w:rsidR="00D50AE7">
              <w:t xml:space="preserve">monosomy 7, </w:t>
            </w:r>
            <w:r w:rsidR="00BE1545">
              <w:t>or complex karyotype</w:t>
            </w:r>
            <w:r w:rsidR="00DC4C4D">
              <w:t xml:space="preserve">, </w:t>
            </w:r>
            <w:r w:rsidR="00DC4C4D">
              <w:rPr>
                <w:i/>
                <w:iCs/>
              </w:rPr>
              <w:t>regardless</w:t>
            </w:r>
            <w:r w:rsidR="007A4EA8">
              <w:rPr>
                <w:i/>
                <w:iCs/>
              </w:rPr>
              <w:t xml:space="preserve"> </w:t>
            </w:r>
            <w:r w:rsidR="001C75DB">
              <w:t xml:space="preserve">of the </w:t>
            </w:r>
            <w:r w:rsidR="00EA264C">
              <w:t xml:space="preserve">percentage </w:t>
            </w:r>
            <w:r w:rsidR="001C75DB">
              <w:t xml:space="preserve">of ring sideroblasts (previous threshold was 5%). MDS cases with </w:t>
            </w:r>
            <w:r w:rsidR="007B6415">
              <w:t xml:space="preserve">wild-type </w:t>
            </w:r>
            <w:r w:rsidR="007B6415">
              <w:rPr>
                <w:i/>
                <w:iCs/>
              </w:rPr>
              <w:t xml:space="preserve">SF3B1 </w:t>
            </w:r>
            <w:r w:rsidR="007B6415">
              <w:t xml:space="preserve">and </w:t>
            </w:r>
            <w:r w:rsidR="001C75DB" w:rsidRPr="00B13600">
              <w:t>≥15%</w:t>
            </w:r>
            <w:r w:rsidR="001C75DB">
              <w:t xml:space="preserve"> ring sideroblasts </w:t>
            </w:r>
            <w:r w:rsidR="007B6415">
              <w:t xml:space="preserve">are now </w:t>
            </w:r>
            <w:r w:rsidR="00B30562">
              <w:t xml:space="preserve">classified </w:t>
            </w:r>
            <w:r w:rsidR="007B6415">
              <w:t>as MDS with low blasts and ring siderob</w:t>
            </w:r>
            <w:r w:rsidR="000B7E97">
              <w:t>l</w:t>
            </w:r>
            <w:r w:rsidR="007B6415">
              <w:t>asts (MDS-LB-RS)</w:t>
            </w:r>
            <w:r w:rsidR="00733E05">
              <w:fldChar w:fldCharType="begin">
                <w:fldData xml:space="preserve">PEVuZE5vdGU+PENpdGUgRXhjbHVkZUF1dGg9IjEiIEV4Y2x1ZGVZZWFyPSIxIj48UmVjTnVtPjM2
NDk8L1JlY051bT48RGlzcGxheVRleHQ+PHN0eWxlIGZhY2U9InN1cGVyc2NyaXB0Ij42LDc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NYWxjb3ZhdGk8L0F1dGhvcj48WWVh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gRXhjbHVkZUF1dGg9IjEiIEV4Y2x1ZGVZZWFyPSIxIj48UmVjTnVtPjM2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6,7</w:t>
            </w:r>
            <w:r w:rsidR="00733E05">
              <w:fldChar w:fldCharType="end"/>
            </w:r>
            <w:r w:rsidR="007B6415" w:rsidRPr="00CA42FC">
              <w:rPr>
                <w:rFonts w:cs="Calibri"/>
              </w:rPr>
              <w:t>.</w:t>
            </w:r>
          </w:p>
          <w:p w14:paraId="01A40CD8" w14:textId="19E9DA9D" w:rsidR="0058317D" w:rsidRPr="00B13600" w:rsidRDefault="00AB1D05" w:rsidP="0058317D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Evidence of </w:t>
            </w:r>
            <w:r w:rsidR="00706644" w:rsidRPr="00B13600">
              <w:rPr>
                <w:rFonts w:cs="Calibri"/>
              </w:rPr>
              <w:t>multihit</w:t>
            </w:r>
            <w:r w:rsidRPr="00B13600">
              <w:rPr>
                <w:rFonts w:cs="Calibri"/>
              </w:rPr>
              <w:t xml:space="preserve">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alteration includes</w:t>
            </w:r>
            <w:r w:rsidR="00706644" w:rsidRPr="00B13600">
              <w:rPr>
                <w:rFonts w:cs="Calibri"/>
              </w:rPr>
              <w:t xml:space="preserve"> &gt;1 </w:t>
            </w:r>
            <w:r w:rsidR="00706644" w:rsidRPr="00B13600">
              <w:rPr>
                <w:rFonts w:cs="Calibri"/>
                <w:i/>
              </w:rPr>
              <w:t>TP53</w:t>
            </w:r>
            <w:r w:rsidR="00706644" w:rsidRPr="00B13600">
              <w:rPr>
                <w:rFonts w:cs="Calibri"/>
              </w:rPr>
              <w:t xml:space="preserve"> mutation,</w:t>
            </w:r>
            <w:r w:rsidRPr="00B13600">
              <w:rPr>
                <w:rFonts w:cs="Calibri"/>
              </w:rPr>
              <w:t xml:space="preserve">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mutation </w:t>
            </w:r>
            <w:r w:rsidR="004350D2">
              <w:rPr>
                <w:rFonts w:cs="Calibri"/>
              </w:rPr>
              <w:t>and</w:t>
            </w:r>
            <w:r w:rsidRPr="00B13600">
              <w:rPr>
                <w:rFonts w:cs="Calibri"/>
              </w:rPr>
              <w:t xml:space="preserve"> 17p loss on </w:t>
            </w:r>
            <w:r w:rsidR="00A42188" w:rsidRPr="00B13600">
              <w:rPr>
                <w:rFonts w:cs="Calibri"/>
              </w:rPr>
              <w:t>cytogenetics/</w:t>
            </w:r>
            <w:r w:rsidRPr="00B13600">
              <w:rPr>
                <w:rFonts w:cs="Calibri"/>
              </w:rPr>
              <w:t>FISH</w:t>
            </w:r>
            <w:r w:rsidR="004350D2">
              <w:rPr>
                <w:rFonts w:cs="Calibri"/>
              </w:rPr>
              <w:t>,</w:t>
            </w:r>
            <w:r w:rsidR="00596855" w:rsidRPr="00B13600">
              <w:rPr>
                <w:rFonts w:cs="Calibri"/>
              </w:rPr>
              <w:t xml:space="preserve"> or</w:t>
            </w:r>
            <w:r w:rsidRPr="00B13600">
              <w:rPr>
                <w:rFonts w:cs="Calibri"/>
              </w:rPr>
              <w:t xml:space="preserve"> a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mutation wi</w:t>
            </w:r>
            <w:r w:rsidR="00596855" w:rsidRPr="00B13600">
              <w:rPr>
                <w:rFonts w:cs="Calibri"/>
              </w:rPr>
              <w:t xml:space="preserve">th a </w:t>
            </w:r>
            <w:r w:rsidR="00A42188" w:rsidRPr="00B13600">
              <w:rPr>
                <w:rFonts w:cs="Calibri"/>
              </w:rPr>
              <w:t xml:space="preserve">high </w:t>
            </w:r>
            <w:r w:rsidR="00035466">
              <w:rPr>
                <w:rFonts w:cs="Calibri"/>
              </w:rPr>
              <w:t>VAF</w:t>
            </w:r>
            <w:r w:rsidR="00706644" w:rsidRPr="00B13600">
              <w:rPr>
                <w:rFonts w:cs="Calibri"/>
              </w:rPr>
              <w:t>. H</w:t>
            </w:r>
            <w:r w:rsidRPr="00B13600">
              <w:rPr>
                <w:rFonts w:cs="Calibri"/>
              </w:rPr>
              <w:t>owever</w:t>
            </w:r>
            <w:r w:rsidR="00596855" w:rsidRPr="00B13600">
              <w:rPr>
                <w:rFonts w:cs="Calibri"/>
              </w:rPr>
              <w:t>,</w:t>
            </w:r>
            <w:r w:rsidRPr="00B13600">
              <w:rPr>
                <w:rFonts w:cs="Calibri"/>
              </w:rPr>
              <w:t xml:space="preserve"> </w:t>
            </w:r>
            <w:r w:rsidR="00706644" w:rsidRPr="00B13600">
              <w:rPr>
                <w:rFonts w:cs="Calibri"/>
              </w:rPr>
              <w:t>multihit</w:t>
            </w:r>
            <w:r w:rsidRPr="00B13600">
              <w:rPr>
                <w:rFonts w:cs="Calibri"/>
              </w:rPr>
              <w:t xml:space="preserve"> </w:t>
            </w:r>
            <w:r w:rsidRPr="00B13600">
              <w:rPr>
                <w:rFonts w:cs="Calibri"/>
                <w:i/>
              </w:rPr>
              <w:t>TP53</w:t>
            </w:r>
            <w:r w:rsidRPr="00B13600">
              <w:rPr>
                <w:rFonts w:cs="Calibri"/>
              </w:rPr>
              <w:t xml:space="preserve"> alteration may be present without these features and is technically difficult to detect by NGS panel testing alone</w:t>
            </w:r>
            <w:r w:rsidR="0058317D" w:rsidRPr="00B13600">
              <w:rPr>
                <w:rFonts w:cs="Calibri"/>
              </w:rPr>
              <w:t>.</w:t>
            </w:r>
          </w:p>
          <w:p w14:paraId="59517BCA" w14:textId="1320D69B" w:rsidR="00AB1D05" w:rsidRPr="00B13600" w:rsidRDefault="00AB1D05" w:rsidP="00B87000">
            <w:pPr>
              <w:pStyle w:val="CLIN3BULLETPOINTS"/>
            </w:pPr>
            <w:r w:rsidRPr="00B13600">
              <w:t xml:space="preserve">Somatic mutations detected in MDS typically persist upon transformation to AML. Transformation is also associated with acquisition of additional </w:t>
            </w:r>
            <w:r w:rsidR="00B87000" w:rsidRPr="00B13600">
              <w:t>mutations</w:t>
            </w:r>
            <w:r w:rsidR="00733E05">
              <w:fldChar w:fldCharType="begin">
                <w:fldData xml:space="preserve">PEVuZE5vdGU+PENpdGU+PEF1dGhvcj5MaW5kc2xleTwvQXV0aG9yPjxZZWFyPjIwMTU8L1llYXI+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=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MaW5kc2xleTwvQXV0aG9yPjxZZWFyPjIwMTU8L1llYXI+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=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8</w:t>
            </w:r>
            <w:r w:rsidR="00733E05">
              <w:fldChar w:fldCharType="end"/>
            </w:r>
            <w:r w:rsidRPr="00B13600">
              <w:t>.</w:t>
            </w:r>
          </w:p>
          <w:p w14:paraId="2606DDBC" w14:textId="11921651" w:rsidR="00AB1D05" w:rsidRPr="00B13600" w:rsidRDefault="00AB1D05" w:rsidP="000820B3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The presence of mutations in </w:t>
            </w:r>
            <w:r w:rsidRPr="00B13600">
              <w:rPr>
                <w:rFonts w:cs="Calibri"/>
                <w:i/>
              </w:rPr>
              <w:t>JAK2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CALR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MPL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CSF3R</w:t>
            </w:r>
            <w:r w:rsidRPr="00B13600">
              <w:rPr>
                <w:rFonts w:cs="Calibri"/>
              </w:rPr>
              <w:t xml:space="preserve"> and/or </w:t>
            </w:r>
            <w:r w:rsidRPr="00B13600">
              <w:rPr>
                <w:rFonts w:cs="Calibri"/>
                <w:i/>
              </w:rPr>
              <w:t>SETBP1</w:t>
            </w:r>
            <w:r w:rsidRPr="00B13600">
              <w:rPr>
                <w:rFonts w:cs="Calibri"/>
              </w:rPr>
              <w:t xml:space="preserve"> should raise suspicion of an underlying myeloproliferative neoplasm or a myelodysplastic/myeloproliferative neoplasm.</w:t>
            </w:r>
          </w:p>
          <w:p w14:paraId="2C6EEA55" w14:textId="7CE89F0B" w:rsidR="00C06466" w:rsidRPr="00B13600" w:rsidRDefault="00C06466" w:rsidP="00F738F4">
            <w:pPr>
              <w:pStyle w:val="CLIN3BULLETPOINTS"/>
            </w:pPr>
            <w:r w:rsidRPr="00B13600">
              <w:t xml:space="preserve">The detection of a </w:t>
            </w:r>
            <w:r w:rsidRPr="00B13600">
              <w:rPr>
                <w:i/>
              </w:rPr>
              <w:t xml:space="preserve">STAT3 </w:t>
            </w:r>
            <w:r w:rsidRPr="00B13600">
              <w:t xml:space="preserve">or </w:t>
            </w:r>
            <w:r w:rsidRPr="00B13600">
              <w:rPr>
                <w:i/>
              </w:rPr>
              <w:t>STAT5</w:t>
            </w:r>
            <w:r w:rsidR="00344E83" w:rsidRPr="00B13600">
              <w:rPr>
                <w:i/>
              </w:rPr>
              <w:t>B</w:t>
            </w:r>
            <w:r w:rsidRPr="00B13600">
              <w:t xml:space="preserve"> mutation in a patient with MDS suggests the presence of a co-existing large granular lymphocyte (LGL) </w:t>
            </w:r>
            <w:r w:rsidR="00C5637F" w:rsidRPr="00B13600">
              <w:t>clone</w:t>
            </w:r>
            <w:r w:rsidR="00733E05">
              <w:fldChar w:fldCharType="begin">
                <w:fldData xml:space="preserve">PEVuZE5vdGU+PENpdGU+PEF1dGhvcj5EdXJyYW5pPC9BdXRob3I+PFllYXI+MjAyMDwvWWVhcj48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=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EdXJyYW5pPC9BdXRob3I+PFllYXI+MjAyMDwvWWVhcj48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=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9</w:t>
            </w:r>
            <w:r w:rsidR="00733E05">
              <w:fldChar w:fldCharType="end"/>
            </w:r>
            <w:r w:rsidRPr="00B13600">
              <w:t>. The prevalence of LGL clones in MDS is highly variable across studies</w:t>
            </w:r>
            <w:r w:rsidR="003B3C18" w:rsidRPr="00B13600">
              <w:t xml:space="preserve"> (range 1.4% to 49%)</w:t>
            </w:r>
            <w:r w:rsidR="00733E05">
              <w:fldChar w:fldCharType="begin"/>
            </w:r>
            <w:r w:rsidR="00733E05">
              <w:instrText xml:space="preserve"> ADDIN EN.CITE &lt;EndNote&gt;&lt;Cite&gt;&lt;Author&gt;Fattizzo&lt;/Author&gt;&lt;Year&gt;2021&lt;/Year&gt;&lt;RecNum&gt;3342&lt;/RecNum&gt;&lt;DisplayText&gt;&lt;style face="superscript"&gt;10&lt;/style&gt;&lt;/DisplayText&gt;&lt;record&gt;&lt;rec-number&gt;3342&lt;/rec-number&gt;&lt;foreign-keys&gt;&lt;key app="EN" db-id="5r5fate5w25e5ie0zx2xp0wtrxzs0wvxtdxx" timestamp="1646719533" guid="81e8fd19-686c-4183-a357-0a58db5b685c"&gt;3342&lt;/key&gt;&lt;/foreign-keys&gt;&lt;ref-type name="Journal Article"&gt;17&lt;/ref-type&gt;&lt;contributors&gt;&lt;authors&gt;&lt;author&gt;Fattizzo, B.&lt;/author&gt;&lt;author&gt;Bellani, V.&lt;/author&gt;&lt;author&gt;Pasquale, R.&lt;/author&gt;&lt;author&gt;Giannotta, J. A.&lt;/author&gt;&lt;author&gt;Barcellini, W.&lt;/author&gt;&lt;/authors&gt;&lt;/contributors&gt;&lt;auth-address&gt;Department of Oncology and Hemato-Oncology, University of Milan, Milan, Italy.&amp;#xD;Hematology Unit, Fondazione IRCCS Ca&amp;apos; Granda Ospedale Maggiore Policlinico, Milan, Italy.&lt;/auth-address&gt;&lt;titles&gt;&lt;title&gt;Large Granular Lymphocyte Expansion in Myeloid Diseases and Bone Marrow Failure Syndromes: Whoever Seeks Finds&lt;/title&gt;&lt;secondary-title&gt;Front Oncol&lt;/secondary-title&gt;&lt;short-title&gt;LGL expansion in myeloid diseases&lt;/short-title&gt;&lt;/titles&gt;&lt;periodical&gt;&lt;full-title&gt;Front Oncol&lt;/full-title&gt;&lt;/periodical&gt;&lt;pages&gt;748610&lt;/pages&gt;&lt;volume&gt;11&lt;/volume&gt;&lt;number&gt;4053&lt;/number&gt;&lt;edition&gt;2021/10/19&lt;/edition&gt;&lt;keywords&gt;&lt;keyword&gt;acute myeloid leukemia&lt;/keyword&gt;&lt;keyword&gt;aplastic anemia&lt;/keyword&gt;&lt;keyword&gt;large granular lymphocyte&lt;/keyword&gt;&lt;keyword&gt;myelodysplastic syndromes&lt;/keyword&gt;&lt;keyword&gt;myeloproliferative neoplasm&lt;/keyword&gt;&lt;keyword&gt;commercial or financial relationships that could be construed as a potential&lt;/keyword&gt;&lt;keyword&gt;conflict of interest.&lt;/keyword&gt;&lt;/keywords&gt;&lt;dates&gt;&lt;year&gt;2021&lt;/year&gt;&lt;pub-dates&gt;&lt;date&gt;2021-October-01&lt;/date&gt;&lt;/pub-dates&gt;&lt;/dates&gt;&lt;isbn&gt;2234-943X (Print)&amp;#xD;2234-943X (Electronic)&amp;#xD;2234-943X (Linking)&lt;/isbn&gt;&lt;accession-num&gt;34660312&lt;/accession-num&gt;&lt;work-type&gt;Review&lt;/work-type&gt;&lt;urls&gt;&lt;related-urls&gt;&lt;url&gt;https://www.ncbi.nlm.nih.gov/pubmed/34660312&lt;/url&gt;&lt;/related-urls&gt;&lt;/urls&gt;&lt;custom2&gt;PMC8517436&lt;/custom2&gt;&lt;electronic-resource-num&gt;10.3389/fonc.2021.748610&lt;/electronic-resource-num&gt;&lt;language&gt;English&lt;/language&gt;&lt;/record&gt;&lt;/Cite&gt;&lt;/EndNote&gt;</w:instrText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10</w:t>
            </w:r>
            <w:r w:rsidR="00733E05">
              <w:fldChar w:fldCharType="end"/>
            </w:r>
            <w:r w:rsidR="00DB45A5" w:rsidRPr="00B13600">
              <w:t>.</w:t>
            </w:r>
          </w:p>
          <w:p w14:paraId="4BF0E9AA" w14:textId="3CEBED09" w:rsidR="00E967D6" w:rsidRPr="00D32777" w:rsidRDefault="00E967D6">
            <w:pPr>
              <w:pStyle w:val="CLIN3BULLETPOINTS"/>
            </w:pPr>
            <w:r w:rsidRPr="00B13600">
              <w:t xml:space="preserve">MDS may occur as part of VEXAS syndrome which is characterised by somatic (acquired) mutations in </w:t>
            </w:r>
            <w:r w:rsidRPr="00B13600">
              <w:rPr>
                <w:i/>
              </w:rPr>
              <w:t>UBA1</w:t>
            </w:r>
            <w:r w:rsidR="00733E05">
              <w:rPr>
                <w:iCs/>
              </w:rPr>
              <w:fldChar w:fldCharType="begin">
                <w:fldData xml:space="preserve">PEVuZE5vdGU+PENpdGU+PEF1dGhvcj5CZWNrPC9BdXRob3I+PFllYXI+MjAyMDwvWWVhcj48UmVj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</w:fldData>
              </w:fldChar>
            </w:r>
            <w:r w:rsidR="00733E05">
              <w:rPr>
                <w:iCs/>
              </w:rPr>
              <w:instrText xml:space="preserve"> ADDIN EN.CITE </w:instrText>
            </w:r>
            <w:r w:rsidR="00733E05">
              <w:rPr>
                <w:iCs/>
              </w:rPr>
              <w:fldChar w:fldCharType="begin">
                <w:fldData xml:space="preserve">PEVuZE5vdGU+PENpdGU+PEF1dGhvcj5CZWNrPC9BdXRob3I+PFllYXI+MjAyMDwvWWVhcj48UmVj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</w:fldData>
              </w:fldChar>
            </w:r>
            <w:r w:rsidR="00733E05">
              <w:rPr>
                <w:iCs/>
              </w:rPr>
              <w:instrText xml:space="preserve"> ADDIN EN.CITE.DATA </w:instrText>
            </w:r>
            <w:r w:rsidR="00733E05">
              <w:rPr>
                <w:iCs/>
              </w:rPr>
            </w:r>
            <w:r w:rsidR="00733E05">
              <w:rPr>
                <w:iCs/>
              </w:rPr>
              <w:fldChar w:fldCharType="end"/>
            </w:r>
            <w:r w:rsidR="00733E05">
              <w:rPr>
                <w:iCs/>
              </w:rPr>
            </w:r>
            <w:r w:rsidR="00733E05">
              <w:rPr>
                <w:iCs/>
              </w:rPr>
              <w:fldChar w:fldCharType="separate"/>
            </w:r>
            <w:r w:rsidR="00733E05" w:rsidRPr="00733E05">
              <w:rPr>
                <w:iCs/>
                <w:vertAlign w:val="superscript"/>
              </w:rPr>
              <w:t>11</w:t>
            </w:r>
            <w:r w:rsidR="00733E05">
              <w:rPr>
                <w:iCs/>
              </w:rPr>
              <w:fldChar w:fldCharType="end"/>
            </w:r>
            <w:r w:rsidRPr="00D32777">
              <w:t xml:space="preserve">. </w:t>
            </w:r>
            <w:r w:rsidR="00D50D31">
              <w:t>Co</w:t>
            </w:r>
            <w:r w:rsidRPr="00D32777">
              <w:t>mutations in genes associated with myeloid neoplasms have also been observed in some cases</w:t>
            </w:r>
            <w:r w:rsidR="00733E05">
              <w:fldChar w:fldCharType="begin">
                <w:fldData xml:space="preserve">PEVuZE5vdGU+PENpdGU+PEF1dGhvcj5HZW9yZ2luLUxhdmlhbGxlPC9BdXRob3I+PFllYXI+MjAy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HZW9yZ2luLUxhdmlhbGxlPC9BdXRob3I+PFllYXI+MjAy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12,13</w:t>
            </w:r>
            <w:r w:rsidR="00733E05">
              <w:fldChar w:fldCharType="end"/>
            </w:r>
            <w:r w:rsidRPr="00362E66">
              <w:rPr>
                <w:rFonts w:cs="Calibri"/>
              </w:rPr>
              <w:t>.</w:t>
            </w:r>
            <w:r w:rsidR="0016255B">
              <w:rPr>
                <w:rFonts w:cs="Calibri"/>
              </w:rPr>
              <w:t xml:space="preserve"> </w:t>
            </w:r>
          </w:p>
          <w:p w14:paraId="29997C4E" w14:textId="1A820DB9" w:rsidR="00596644" w:rsidRPr="00D32777" w:rsidRDefault="00596644" w:rsidP="00B04012">
            <w:pPr>
              <w:pStyle w:val="CLIN3BULLETPOINTS"/>
              <w:rPr>
                <w:i/>
                <w:iCs/>
              </w:rPr>
            </w:pPr>
            <w:r w:rsidRPr="00D32777">
              <w:rPr>
                <w:i/>
                <w:iCs/>
              </w:rPr>
              <w:t>UBTF</w:t>
            </w:r>
            <w:r w:rsidR="00DB629B">
              <w:rPr>
                <w:i/>
                <w:iCs/>
              </w:rPr>
              <w:t xml:space="preserve"> </w:t>
            </w:r>
            <w:r w:rsidR="00DB629B">
              <w:t>tandem duplications</w:t>
            </w:r>
            <w:r w:rsidR="004A1E9E">
              <w:t xml:space="preserve"> (</w:t>
            </w:r>
            <w:r w:rsidR="004A1E9E" w:rsidRPr="00D32777">
              <w:rPr>
                <w:i/>
                <w:iCs/>
              </w:rPr>
              <w:t>UBTF</w:t>
            </w:r>
            <w:r w:rsidR="004A1E9E">
              <w:t>-TD)</w:t>
            </w:r>
            <w:r w:rsidR="00DB629B">
              <w:t xml:space="preserve"> have been recently described </w:t>
            </w:r>
            <w:r w:rsidR="00362C4B">
              <w:t>as a distinct entity in AML</w:t>
            </w:r>
            <w:r w:rsidR="00733E05">
              <w:fldChar w:fldCharType="begin">
                <w:fldData xml:space="preserve">PEVuZE5vdGU+PENpdGU+PEF1dGhvcj5VbWVkYTwvQXV0aG9yPjxZZWFyPjIwMjI8L1llYXI+PFJl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VbWVkYTwvQXV0aG9yPjxZZWFyPjIwMjI8L1llYXI+PFJl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14,15</w:t>
            </w:r>
            <w:r w:rsidR="00733E05">
              <w:fldChar w:fldCharType="end"/>
            </w:r>
            <w:r w:rsidR="00362C4B">
              <w:t xml:space="preserve">, but could also </w:t>
            </w:r>
            <w:r w:rsidR="000678A4">
              <w:t xml:space="preserve">be observed in MDS, </w:t>
            </w:r>
            <w:r w:rsidR="00C90183">
              <w:t>particularly</w:t>
            </w:r>
            <w:r w:rsidR="000678A4">
              <w:t xml:space="preserve"> </w:t>
            </w:r>
            <w:r w:rsidR="008434F9">
              <w:t xml:space="preserve">in </w:t>
            </w:r>
            <w:r w:rsidR="000678A4">
              <w:t>higher risk MDS</w:t>
            </w:r>
            <w:r w:rsidR="00733E05">
              <w:fldChar w:fldCharType="begin">
                <w:fldData xml:space="preserve">PEVuZE5vdGU+PENpdGU+PEF1dGhvcj5FcmxhY2hlcjwvQXV0aG9yPjxZZWFyPjIwMjI8L1llYXI+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FcmxhY2hlcjwvQXV0aG9yPjxZZWFyPjIwMjI8L1llYXI+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16,17</w:t>
            </w:r>
            <w:r w:rsidR="00733E05">
              <w:fldChar w:fldCharType="end"/>
            </w:r>
            <w:r w:rsidR="00C90183">
              <w:t xml:space="preserve">. </w:t>
            </w:r>
            <w:r w:rsidR="000678A4">
              <w:t xml:space="preserve"> </w:t>
            </w:r>
          </w:p>
          <w:p w14:paraId="24A1D45A" w14:textId="6B01C7B3" w:rsidR="00653410" w:rsidRPr="00E967D6" w:rsidRDefault="00AB1D05">
            <w:pPr>
              <w:pStyle w:val="CLIN3BULLETPOINTS"/>
              <w:rPr>
                <w:rFonts w:cs="Calibri"/>
              </w:rPr>
            </w:pPr>
            <w:r w:rsidRPr="00B13600">
              <w:rPr>
                <w:rFonts w:cs="Calibri"/>
              </w:rPr>
              <w:t xml:space="preserve">Mutations in </w:t>
            </w:r>
            <w:r w:rsidRPr="00B13600">
              <w:rPr>
                <w:rFonts w:cs="Calibri"/>
                <w:i/>
              </w:rPr>
              <w:t>RUNX1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GATA2</w:t>
            </w:r>
            <w:r w:rsidRPr="00B13600">
              <w:rPr>
                <w:rFonts w:cs="Calibri"/>
              </w:rPr>
              <w:t>,</w:t>
            </w:r>
            <w:r w:rsidRPr="00B13600">
              <w:rPr>
                <w:rFonts w:cs="Calibri"/>
                <w:i/>
              </w:rPr>
              <w:t xml:space="preserve"> DDX41</w:t>
            </w:r>
            <w:r w:rsidRPr="00B13600">
              <w:rPr>
                <w:rFonts w:cs="Calibri"/>
              </w:rPr>
              <w:t xml:space="preserve"> and </w:t>
            </w:r>
            <w:r w:rsidRPr="00B13600">
              <w:rPr>
                <w:rFonts w:cs="Calibri"/>
                <w:i/>
              </w:rPr>
              <w:t>ETV6</w:t>
            </w:r>
            <w:r w:rsidR="00C90EF2" w:rsidRPr="00B13600">
              <w:rPr>
                <w:rFonts w:cs="Calibri"/>
                <w:i/>
              </w:rPr>
              <w:t xml:space="preserve"> </w:t>
            </w:r>
            <w:r w:rsidR="00C90EF2" w:rsidRPr="00B13600">
              <w:rPr>
                <w:rFonts w:cs="Calibri"/>
              </w:rPr>
              <w:t>should</w:t>
            </w:r>
            <w:r w:rsidRPr="00B13600">
              <w:rPr>
                <w:rFonts w:cs="Calibri"/>
                <w:i/>
              </w:rPr>
              <w:t xml:space="preserve"> </w:t>
            </w:r>
            <w:r w:rsidRPr="00B13600">
              <w:rPr>
                <w:rFonts w:cs="Calibri"/>
              </w:rPr>
              <w:t>raise</w:t>
            </w:r>
            <w:r w:rsidR="0020032A" w:rsidRPr="00B13600">
              <w:rPr>
                <w:rFonts w:cs="Calibri"/>
              </w:rPr>
              <w:t xml:space="preserve"> </w:t>
            </w:r>
            <w:r w:rsidR="00C90EF2" w:rsidRPr="00B13600">
              <w:rPr>
                <w:rFonts w:cs="Calibri"/>
              </w:rPr>
              <w:t>the</w:t>
            </w:r>
            <w:r w:rsidRPr="00B13600">
              <w:rPr>
                <w:rFonts w:cs="Calibri"/>
              </w:rPr>
              <w:t xml:space="preserve"> suspicion of </w:t>
            </w:r>
            <w:r w:rsidR="007D201E" w:rsidRPr="00B13600">
              <w:rPr>
                <w:rFonts w:cs="Calibri"/>
              </w:rPr>
              <w:t>a</w:t>
            </w:r>
            <w:r w:rsidRPr="00B13600">
              <w:rPr>
                <w:rFonts w:cs="Calibri"/>
              </w:rPr>
              <w:t xml:space="preserve"> germline predisposition to myeloid neoplasm.</w:t>
            </w:r>
          </w:p>
          <w:p w14:paraId="0089BF9F" w14:textId="1CD9BD7F" w:rsidR="00AB1D05" w:rsidRPr="00B13600" w:rsidRDefault="00AB1D0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Prognostic Utility</w:t>
            </w:r>
          </w:p>
          <w:p w14:paraId="10DBB876" w14:textId="10453713" w:rsidR="00DC44E4" w:rsidRPr="00AF531C" w:rsidRDefault="00DC44E4" w:rsidP="00C0657E">
            <w:pPr>
              <w:pStyle w:val="CLIN3BULLETPOINTS"/>
              <w:spacing w:line="259" w:lineRule="auto"/>
              <w:rPr>
                <w:rFonts w:cs="Calibri"/>
              </w:rPr>
            </w:pPr>
            <w:r>
              <w:t>The IPSS-M</w:t>
            </w:r>
            <w:r w:rsidR="001F6545">
              <w:t xml:space="preserve">, </w:t>
            </w:r>
            <w:r>
              <w:t>incorporat</w:t>
            </w:r>
            <w:r w:rsidR="001F6545">
              <w:t>ing</w:t>
            </w:r>
            <w:r>
              <w:t xml:space="preserve"> </w:t>
            </w:r>
            <w:r w:rsidR="00EF2332">
              <w:t>somatic gene mutations</w:t>
            </w:r>
            <w:r w:rsidR="001F6545">
              <w:t>,</w:t>
            </w:r>
            <w:r w:rsidR="00E20C60">
              <w:t xml:space="preserve"> has improved prognostic accuracy compared to the IPSS-R (https://mds-risk-model.com)</w:t>
            </w:r>
            <w:r w:rsidR="00733E05">
              <w:fldChar w:fldCharType="begin">
                <w:fldData xml:space="preserve">PEVuZE5vdGU+PENpdGU+PEF1dGhvcj5CZXJuYXJkPC9BdXRob3I+PFllYXI+MjAyMjwvWWVhcj48
UmVjTnVtPjM1MjA8L1JlY051bT48RGlzcGxheVRleHQ+PHN0eWxlIGZhY2U9InN1cGVyc2NyaXB0
Ij40PC9zdHlsZT48L0Rpc3BsYXlUZXh0PjxyZWNvcmQ+PHJlYy1udW1iZXI+MzUyMDwvcmVjLW51
bWJlcj48Zm9yZWlnbi1rZXlzPjxrZXkgYXBwPSJFTiIgZGItaWQ9IjVyNWZhdGU1dzI1ZTVpZTB6
eDJ4cDB3dHJ4enMwd3Z4dGR4eCIgdGltZXN0YW1wPSIxNjYyNDYzNTI2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CZXJuYXJkPC9BdXRob3I+PFllYXI+MjAyMjwvWWVhcj48
UmVjTnVtPjM1MjA8L1JlY051bT48RGlzcGxheVRleHQ+PHN0eWxlIGZhY2U9InN1cGVyc2NyaXB0
Ij40PC9zdHlsZT48L0Rpc3BsYXlUZXh0PjxyZWNvcmQ+PHJlYy1udW1iZXI+MzUyMDwvcmVjLW51
bWJlcj48Zm9yZWlnbi1rZXlzPjxrZXkgYXBwPSJFTiIgZGItaWQ9IjVyNWZhdGU1dzI1ZTVpZTB6
eDJ4cDB3dHJ4enMwd3Z4dGR4eCIgdGltZXN0YW1wPSIxNjYyNDYzNTI2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4</w:t>
            </w:r>
            <w:r w:rsidR="00733E05">
              <w:fldChar w:fldCharType="end"/>
            </w:r>
            <w:r w:rsidR="00540B6D" w:rsidRPr="4E263C3F">
              <w:rPr>
                <w:rFonts w:cs="Calibri"/>
              </w:rPr>
              <w:t>.</w:t>
            </w:r>
            <w:r w:rsidR="72861D14" w:rsidRPr="4E263C3F">
              <w:rPr>
                <w:rFonts w:cs="Calibri"/>
              </w:rPr>
              <w:t xml:space="preserve"> </w:t>
            </w:r>
            <w:r w:rsidR="04B17BFD" w:rsidRPr="4E263C3F">
              <w:rPr>
                <w:i/>
                <w:iCs/>
              </w:rPr>
              <w:t>TP53</w:t>
            </w:r>
            <w:r w:rsidR="04B17BFD" w:rsidRPr="4E263C3F">
              <w:rPr>
                <w:vertAlign w:val="superscript"/>
              </w:rPr>
              <w:t>multihit</w:t>
            </w:r>
            <w:r w:rsidR="00C0657E" w:rsidRPr="00C0657E">
              <w:t>,</w:t>
            </w:r>
            <w:r w:rsidR="04B17BFD" w:rsidRPr="4E263C3F">
              <w:rPr>
                <w:i/>
                <w:iCs/>
              </w:rPr>
              <w:t xml:space="preserve"> </w:t>
            </w:r>
            <w:r w:rsidR="04B17BFD">
              <w:t xml:space="preserve">mutations in </w:t>
            </w:r>
            <w:r w:rsidR="04B17BFD" w:rsidRPr="4E263C3F">
              <w:rPr>
                <w:i/>
                <w:iCs/>
              </w:rPr>
              <w:t xml:space="preserve">FLT3 </w:t>
            </w:r>
            <w:r w:rsidR="04B17BFD">
              <w:t>(both ITD and TKD)</w:t>
            </w:r>
            <w:r w:rsidR="04B17BFD" w:rsidRPr="4E263C3F">
              <w:rPr>
                <w:i/>
                <w:iCs/>
              </w:rPr>
              <w:t xml:space="preserve"> </w:t>
            </w:r>
            <w:r w:rsidR="04B17BFD">
              <w:t>and</w:t>
            </w:r>
            <w:r w:rsidR="04B17BFD" w:rsidRPr="4E263C3F">
              <w:rPr>
                <w:i/>
                <w:iCs/>
              </w:rPr>
              <w:t xml:space="preserve"> KMT2A (MLL) </w:t>
            </w:r>
            <w:r w:rsidR="04B17BFD">
              <w:t xml:space="preserve">partial tandem duplication (PTD) have been ranked as the </w:t>
            </w:r>
            <w:r w:rsidR="04B17BFD" w:rsidRPr="00AF531C">
              <w:t>strongest predictors of adverse outcome in IPSS-M</w:t>
            </w:r>
            <w:r w:rsidR="16232E3F" w:rsidRPr="00AF531C">
              <w:t xml:space="preserve">, followed by mutations in </w:t>
            </w:r>
            <w:r w:rsidR="04B17BFD" w:rsidRPr="00AF531C">
              <w:rPr>
                <w:i/>
                <w:iCs/>
              </w:rPr>
              <w:t>ASXL1</w:t>
            </w:r>
            <w:r w:rsidR="04B17BFD" w:rsidRPr="00AF531C">
              <w:t>,</w:t>
            </w:r>
            <w:r w:rsidR="5F7E1A35" w:rsidRPr="00AF531C">
              <w:t xml:space="preserve"> </w:t>
            </w:r>
            <w:r w:rsidR="5F7E1A35" w:rsidRPr="00AF531C">
              <w:rPr>
                <w:i/>
                <w:iCs/>
              </w:rPr>
              <w:t>CBL</w:t>
            </w:r>
            <w:r w:rsidR="00C0657E" w:rsidRPr="00AF531C">
              <w:t>,</w:t>
            </w:r>
            <w:r w:rsidR="5F7E1A35" w:rsidRPr="00AF531C">
              <w:t xml:space="preserve"> </w:t>
            </w:r>
            <w:r w:rsidR="5F7E1A35" w:rsidRPr="00AF531C">
              <w:rPr>
                <w:i/>
                <w:iCs/>
              </w:rPr>
              <w:t>DNMT3A</w:t>
            </w:r>
            <w:r w:rsidR="00C0657E" w:rsidRPr="00AF531C">
              <w:t>,</w:t>
            </w:r>
            <w:r w:rsidR="5F7E1A35" w:rsidRPr="00AF531C">
              <w:rPr>
                <w:i/>
                <w:iCs/>
              </w:rPr>
              <w:t xml:space="preserve"> ETV6</w:t>
            </w:r>
            <w:r w:rsidR="00C0657E" w:rsidRPr="00AF531C">
              <w:t>,</w:t>
            </w:r>
            <w:r w:rsidR="5F7E1A35" w:rsidRPr="00AF531C">
              <w:rPr>
                <w:i/>
                <w:iCs/>
              </w:rPr>
              <w:t xml:space="preserve"> </w:t>
            </w:r>
            <w:r w:rsidR="04B17BFD" w:rsidRPr="00AF531C">
              <w:rPr>
                <w:i/>
                <w:iCs/>
              </w:rPr>
              <w:t>EZH2</w:t>
            </w:r>
            <w:r w:rsidR="04B17BFD" w:rsidRPr="00AF531C">
              <w:t xml:space="preserve">, </w:t>
            </w:r>
            <w:r w:rsidR="19D98855" w:rsidRPr="00AF531C">
              <w:rPr>
                <w:i/>
                <w:iCs/>
              </w:rPr>
              <w:t>IDH2</w:t>
            </w:r>
            <w:r w:rsidR="00C0657E" w:rsidRPr="00AF531C">
              <w:t>,</w:t>
            </w:r>
            <w:r w:rsidR="19D98855" w:rsidRPr="00AF531C">
              <w:rPr>
                <w:i/>
                <w:iCs/>
              </w:rPr>
              <w:t xml:space="preserve"> KRAS</w:t>
            </w:r>
            <w:r w:rsidR="00C0657E" w:rsidRPr="00AF531C">
              <w:t>,</w:t>
            </w:r>
            <w:r w:rsidR="19D98855" w:rsidRPr="00AF531C">
              <w:rPr>
                <w:i/>
                <w:iCs/>
              </w:rPr>
              <w:t xml:space="preserve"> NPM1</w:t>
            </w:r>
            <w:r w:rsidR="00C0657E" w:rsidRPr="00AF531C">
              <w:t>,</w:t>
            </w:r>
            <w:r w:rsidR="19D98855" w:rsidRPr="00AF531C">
              <w:rPr>
                <w:i/>
                <w:iCs/>
              </w:rPr>
              <w:t xml:space="preserve"> </w:t>
            </w:r>
            <w:r w:rsidR="04B17BFD" w:rsidRPr="00AF531C">
              <w:rPr>
                <w:i/>
                <w:iCs/>
              </w:rPr>
              <w:t>NRAS</w:t>
            </w:r>
            <w:r w:rsidR="04B17BFD" w:rsidRPr="00AF531C">
              <w:t xml:space="preserve">, </w:t>
            </w:r>
            <w:r w:rsidR="04B17BFD" w:rsidRPr="00AF531C">
              <w:rPr>
                <w:i/>
                <w:iCs/>
              </w:rPr>
              <w:t>RUNX1</w:t>
            </w:r>
            <w:r w:rsidR="72497232" w:rsidRPr="00AF531C">
              <w:t xml:space="preserve">, </w:t>
            </w:r>
            <w:r w:rsidR="792BFAED" w:rsidRPr="00AF531C">
              <w:rPr>
                <w:i/>
                <w:iCs/>
              </w:rPr>
              <w:t>SRSF2</w:t>
            </w:r>
            <w:r w:rsidR="04B17BFD" w:rsidRPr="00AF531C">
              <w:t xml:space="preserve">, and </w:t>
            </w:r>
            <w:r w:rsidR="04B17BFD" w:rsidRPr="00AF531C">
              <w:rPr>
                <w:i/>
                <w:iCs/>
              </w:rPr>
              <w:t>U2AF1</w:t>
            </w:r>
            <w:r w:rsidR="00AF531C" w:rsidRPr="00AF531C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0LDE4PC9zdHlsZT48L0Rpc3BsYXlUZXh0PjxyZWNvcmQ+PHJlYy1udW1iZXI+MzUyMDwvcmVj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</w:fldData>
              </w:fldChar>
            </w:r>
            <w:r w:rsidR="00AF531C" w:rsidRPr="00AF531C">
              <w:rPr>
                <w:rFonts w:cs="Calibri"/>
              </w:rPr>
              <w:instrText xml:space="preserve"> ADDIN EN.CITE </w:instrText>
            </w:r>
            <w:r w:rsidR="00AF531C" w:rsidRPr="00AF531C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0LDE4PC9zdHlsZT48L0Rpc3BsYXlUZXh0PjxyZWNvcmQ+PHJlYy1udW1iZXI+MzUyMDwvcmVj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</w:fldData>
              </w:fldChar>
            </w:r>
            <w:r w:rsidR="00AF531C" w:rsidRPr="00AF531C">
              <w:rPr>
                <w:rFonts w:cs="Calibri"/>
              </w:rPr>
              <w:instrText xml:space="preserve"> ADDIN EN.CITE.DATA </w:instrText>
            </w:r>
            <w:r w:rsidR="00AF531C" w:rsidRPr="00AF531C">
              <w:rPr>
                <w:rFonts w:cs="Calibri"/>
              </w:rPr>
            </w:r>
            <w:r w:rsidR="00AF531C" w:rsidRPr="00AF531C">
              <w:rPr>
                <w:rFonts w:cs="Calibri"/>
              </w:rPr>
              <w:fldChar w:fldCharType="end"/>
            </w:r>
            <w:r w:rsidR="00AF531C" w:rsidRPr="00AF531C">
              <w:rPr>
                <w:rFonts w:cs="Calibri"/>
              </w:rPr>
            </w:r>
            <w:r w:rsidR="00AF531C" w:rsidRPr="00AF531C">
              <w:rPr>
                <w:rFonts w:cs="Calibri"/>
              </w:rPr>
              <w:fldChar w:fldCharType="separate"/>
            </w:r>
            <w:r w:rsidR="00AF531C" w:rsidRPr="00AF531C">
              <w:rPr>
                <w:rFonts w:cs="Calibri"/>
                <w:vertAlign w:val="superscript"/>
              </w:rPr>
              <w:t>4,18</w:t>
            </w:r>
            <w:r w:rsidR="00AF531C" w:rsidRPr="00AF531C">
              <w:rPr>
                <w:rFonts w:cs="Calibri"/>
              </w:rPr>
              <w:fldChar w:fldCharType="end"/>
            </w:r>
            <w:r w:rsidR="04B17BFD" w:rsidRPr="00AF531C">
              <w:rPr>
                <w:rFonts w:cs="Calibri"/>
              </w:rPr>
              <w:t xml:space="preserve">. </w:t>
            </w:r>
          </w:p>
          <w:p w14:paraId="115665EC" w14:textId="7CC67E0B" w:rsidR="00AB1D05" w:rsidRPr="00B13600" w:rsidRDefault="21D60D2C" w:rsidP="4E263C3F">
            <w:pPr>
              <w:pStyle w:val="CLIN3BULLETPOINTS"/>
              <w:rPr>
                <w:rFonts w:cs="Calibri"/>
              </w:rPr>
            </w:pPr>
            <w:r w:rsidRPr="00AF531C">
              <w:rPr>
                <w:rFonts w:cs="Calibri"/>
              </w:rPr>
              <w:t>Inferior outcomes in MDS are</w:t>
            </w:r>
            <w:r w:rsidRPr="4E263C3F">
              <w:rPr>
                <w:rFonts w:cs="Calibri"/>
              </w:rPr>
              <w:t xml:space="preserve"> consistently associated with a higher number of driver mutations</w:t>
            </w:r>
            <w:r w:rsidR="00733E05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0PC9zdHlsZT48L0Rpc3BsYXlUZXh0PjxyZWNvcmQ+PHJlYy1udW1iZXI+MzUyMDwvcmVjLW51
bWJlcj48Zm9yZWlnbi1rZXlzPjxrZXkgYXBwPSJFTiIgZGItaWQ9IjVyNWZhdGU1dzI1ZTVpZTB6
eDJ4cDB3dHJ4enMwd3Z4dGR4eCIgdGltZXN0YW1wPSIxNjYyNDYzNTI2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733E05">
              <w:rPr>
                <w:rFonts w:cs="Calibri"/>
              </w:rPr>
              <w:instrText xml:space="preserve"> ADDIN EN.CITE </w:instrText>
            </w:r>
            <w:r w:rsidR="00733E05">
              <w:rPr>
                <w:rFonts w:cs="Calibri"/>
              </w:rPr>
              <w:fldChar w:fldCharType="begin">
                <w:fldData xml:space="preserve">PEVuZE5vdGU+PENpdGU+PEF1dGhvcj5CZXJuYXJkPC9BdXRob3I+PFllYXI+MjAyMjwvWWVhcj48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</w:fldData>
              </w:fldChar>
            </w:r>
            <w:r w:rsidR="00733E05">
              <w:rPr>
                <w:rFonts w:cs="Calibri"/>
              </w:rPr>
              <w:instrText xml:space="preserve"> ADDIN EN.CITE.DATA </w:instrText>
            </w:r>
            <w:r w:rsidR="00733E05">
              <w:rPr>
                <w:rFonts w:cs="Calibri"/>
              </w:rPr>
            </w:r>
            <w:r w:rsidR="00733E05">
              <w:rPr>
                <w:rFonts w:cs="Calibri"/>
              </w:rPr>
              <w:fldChar w:fldCharType="end"/>
            </w:r>
            <w:r w:rsidR="00733E05">
              <w:rPr>
                <w:rFonts w:cs="Calibri"/>
              </w:rPr>
            </w:r>
            <w:r w:rsidR="00733E05">
              <w:rPr>
                <w:rFonts w:cs="Calibri"/>
              </w:rPr>
              <w:fldChar w:fldCharType="separate"/>
            </w:r>
            <w:r w:rsidR="00733E05" w:rsidRPr="00733E05">
              <w:rPr>
                <w:rFonts w:cs="Calibri"/>
                <w:vertAlign w:val="superscript"/>
              </w:rPr>
              <w:t>4</w:t>
            </w:r>
            <w:r w:rsidR="00733E05">
              <w:rPr>
                <w:rFonts w:cs="Calibri"/>
              </w:rPr>
              <w:fldChar w:fldCharType="end"/>
            </w:r>
            <w:r w:rsidRPr="4E263C3F">
              <w:rPr>
                <w:rFonts w:cs="Calibri"/>
              </w:rPr>
              <w:t>.</w:t>
            </w:r>
            <w:r>
              <w:t xml:space="preserve"> </w:t>
            </w:r>
          </w:p>
          <w:p w14:paraId="63F92AA2" w14:textId="3F537B1C" w:rsidR="00AB1D05" w:rsidRPr="00B13600" w:rsidRDefault="001E0A68" w:rsidP="00F83017">
            <w:pPr>
              <w:pStyle w:val="CLIN3BULLETPOINTS"/>
            </w:pPr>
            <w:r>
              <w:t>S</w:t>
            </w:r>
            <w:r w:rsidR="00AB1D05" w:rsidRPr="4E263C3F">
              <w:rPr>
                <w:i/>
                <w:iCs/>
              </w:rPr>
              <w:t xml:space="preserve">F3B1 </w:t>
            </w:r>
            <w:r w:rsidR="00AB1D05">
              <w:t xml:space="preserve">mutations </w:t>
            </w:r>
            <w:r w:rsidR="0000268F">
              <w:t xml:space="preserve">in isolation </w:t>
            </w:r>
            <w:r w:rsidR="00AB1D05">
              <w:t xml:space="preserve">are associated with favourable outcomes in MDS when not co-occurring with </w:t>
            </w:r>
            <w:r>
              <w:t>poor risk features</w:t>
            </w:r>
            <w:r w:rsidR="00AB1D05">
              <w:t>.</w:t>
            </w:r>
            <w:r w:rsidR="00EE33CE">
              <w:t xml:space="preserve"> </w:t>
            </w:r>
            <w:r w:rsidR="008E3AC0">
              <w:t>C</w:t>
            </w:r>
            <w:r w:rsidR="00EE33CE">
              <w:t>o</w:t>
            </w:r>
            <w:r w:rsidR="004350D2">
              <w:t>-</w:t>
            </w:r>
            <w:r w:rsidR="00EE33CE">
              <w:t>mutation</w:t>
            </w:r>
            <w:r w:rsidR="004350D2">
              <w:t>s</w:t>
            </w:r>
            <w:r w:rsidR="00EE33CE">
              <w:t xml:space="preserve"> with </w:t>
            </w:r>
            <w:r w:rsidR="00EE33CE" w:rsidRPr="4E263C3F">
              <w:rPr>
                <w:i/>
                <w:iCs/>
              </w:rPr>
              <w:t>DNMT3A</w:t>
            </w:r>
            <w:r w:rsidR="00C0657E" w:rsidRPr="00C0657E">
              <w:t>,</w:t>
            </w:r>
            <w:r w:rsidR="00EE33CE" w:rsidRPr="4E263C3F">
              <w:rPr>
                <w:i/>
                <w:iCs/>
              </w:rPr>
              <w:t xml:space="preserve"> TET2</w:t>
            </w:r>
            <w:r w:rsidR="00C0657E" w:rsidRPr="00C0657E">
              <w:t>,</w:t>
            </w:r>
            <w:r w:rsidR="00EE33CE" w:rsidRPr="4E263C3F">
              <w:rPr>
                <w:i/>
                <w:iCs/>
              </w:rPr>
              <w:t xml:space="preserve"> </w:t>
            </w:r>
            <w:r w:rsidR="00EE33CE">
              <w:t xml:space="preserve">and/or </w:t>
            </w:r>
            <w:r w:rsidR="00EE33CE" w:rsidRPr="4E263C3F">
              <w:rPr>
                <w:i/>
                <w:iCs/>
              </w:rPr>
              <w:t>ASXL1</w:t>
            </w:r>
            <w:r w:rsidR="00EE33CE">
              <w:t xml:space="preserve"> </w:t>
            </w:r>
            <w:r w:rsidR="008E3AC0">
              <w:t xml:space="preserve">only </w:t>
            </w:r>
            <w:r w:rsidR="009B446C">
              <w:t xml:space="preserve">do not appear to abrogate the favourable prognostic impact of </w:t>
            </w:r>
            <w:r w:rsidR="009B446C" w:rsidRPr="4E263C3F">
              <w:rPr>
                <w:i/>
                <w:iCs/>
              </w:rPr>
              <w:t>SF3B1</w:t>
            </w:r>
            <w:r w:rsidR="009B446C">
              <w:t xml:space="preserve"> mutation</w:t>
            </w:r>
            <w:r w:rsidR="00733E05">
              <w:fldChar w:fldCharType="begin">
                <w:fldData xml:space="preserve">PEVuZE5vdGU+PENpdGU+PEF1dGhvcj5CZXJzYW5lbGxpPC9BdXRob3I+PFllYXI+MjAyMTwvWWVh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CZXJzYW5lbGxpPC9BdXRob3I+PFllYXI+MjAyMTwvWWVh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3,4</w:t>
            </w:r>
            <w:r w:rsidR="00733E05">
              <w:fldChar w:fldCharType="end"/>
            </w:r>
            <w:r w:rsidR="009B446C">
              <w:t xml:space="preserve">. </w:t>
            </w:r>
          </w:p>
          <w:p w14:paraId="1A9DAE00" w14:textId="4804980B" w:rsidR="00AB1D05" w:rsidRDefault="00AB1D05" w:rsidP="4E263C3F">
            <w:pPr>
              <w:pStyle w:val="CLIN3BULLETPOINTS"/>
              <w:rPr>
                <w:rFonts w:cs="Calibri"/>
              </w:rPr>
            </w:pPr>
            <w:r w:rsidRPr="4E263C3F">
              <w:rPr>
                <w:i/>
                <w:iCs/>
              </w:rPr>
              <w:t>TP53</w:t>
            </w:r>
            <w:r>
              <w:t xml:space="preserve"> mutations in MDS with del(5q) are associated with early clonal evolution, disease progression and poorer prognosis</w:t>
            </w:r>
            <w:r w:rsidR="00733E05">
              <w:fldChar w:fldCharType="begin">
                <w:fldData xml:space="preserve">PEVuZE5vdGU+PENpdGU+PEF1dGhvcj5Nb3NzbmVyPC9BdXRob3I+PFllYXI+MjAxNjwvWWVhcj48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</w:fldData>
              </w:fldChar>
            </w:r>
            <w:r w:rsidR="00733E05">
              <w:instrText xml:space="preserve"> ADDIN EN.CITE </w:instrText>
            </w:r>
            <w:r w:rsidR="00733E05">
              <w:fldChar w:fldCharType="begin">
                <w:fldData xml:space="preserve">PEVuZE5vdGU+PENpdGU+PEF1dGhvcj5Nb3NzbmVyPC9BdXRob3I+PFllYXI+MjAxNjwvWWVhcj48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</w:fldData>
              </w:fldChar>
            </w:r>
            <w:r w:rsidR="00733E05">
              <w:instrText xml:space="preserve"> ADDIN EN.CITE.DATA </w:instrText>
            </w:r>
            <w:r w:rsidR="00733E05">
              <w:fldChar w:fldCharType="end"/>
            </w:r>
            <w:r w:rsidR="00733E05">
              <w:fldChar w:fldCharType="separate"/>
            </w:r>
            <w:r w:rsidR="00733E05" w:rsidRPr="00733E05">
              <w:rPr>
                <w:vertAlign w:val="superscript"/>
              </w:rPr>
              <w:t>19</w:t>
            </w:r>
            <w:r w:rsidR="00733E05">
              <w:fldChar w:fldCharType="end"/>
            </w:r>
            <w:r w:rsidR="00211F22" w:rsidRPr="4E263C3F">
              <w:rPr>
                <w:rFonts w:cs="Calibri"/>
              </w:rPr>
              <w:t xml:space="preserve">. </w:t>
            </w:r>
          </w:p>
          <w:p w14:paraId="237043A4" w14:textId="1B2D3CA7" w:rsidR="00596855" w:rsidRDefault="00596855" w:rsidP="00596855">
            <w:pPr>
              <w:pStyle w:val="CLIN2SUBHEADINGS"/>
              <w:rPr>
                <w:rFonts w:cs="Calibri"/>
              </w:rPr>
            </w:pPr>
            <w:r w:rsidRPr="00B13600">
              <w:rPr>
                <w:rFonts w:cs="Calibri"/>
              </w:rPr>
              <w:t>Biomarkers of response to therapy</w:t>
            </w:r>
          </w:p>
          <w:p w14:paraId="37E301C1" w14:textId="697C7A35" w:rsidR="003256D2" w:rsidRPr="00B13600" w:rsidRDefault="003256D2" w:rsidP="003256D2">
            <w:pPr>
              <w:pStyle w:val="CLIN3BULLETPOINTS"/>
            </w:pPr>
            <w:r>
              <w:rPr>
                <w:i/>
                <w:iCs/>
              </w:rPr>
              <w:t>I</w:t>
            </w:r>
            <w:r w:rsidRPr="4E263C3F">
              <w:rPr>
                <w:i/>
                <w:iCs/>
              </w:rPr>
              <w:t>DH1</w:t>
            </w:r>
            <w:r>
              <w:t xml:space="preserve"> and</w:t>
            </w:r>
            <w:r w:rsidRPr="4E263C3F">
              <w:rPr>
                <w:i/>
                <w:iCs/>
              </w:rPr>
              <w:t xml:space="preserve"> IDH2</w:t>
            </w:r>
            <w:r>
              <w:t xml:space="preserve"> mutations are observed in approximately 5% of MDS and represent a potential target of </w:t>
            </w:r>
            <w:r w:rsidRPr="00C0657E">
              <w:t>IDH1</w:t>
            </w:r>
            <w:r>
              <w:t xml:space="preserve"> and</w:t>
            </w:r>
            <w:r w:rsidRPr="4E263C3F">
              <w:rPr>
                <w:i/>
                <w:iCs/>
              </w:rPr>
              <w:t xml:space="preserve"> </w:t>
            </w:r>
            <w:r w:rsidRPr="00C0657E">
              <w:t>IDH2</w:t>
            </w:r>
            <w:r>
              <w:t xml:space="preserve"> inhibitor class of therapeutics, respectively</w:t>
            </w:r>
            <w:r>
              <w:fldChar w:fldCharType="begin">
                <w:fldData xml:space="preserve">PEVuZE5vdGU+PENpdGU+PEF1dGhvcj5TZWJlcnQ8L0F1dGhvcj48WWVhcj4yMDIxPC9ZZWFyPjxS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ZWJlcnQ8L0F1dGhvcj48WWVhcj4yMDIxPC9ZZWFyPjxS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33E05">
              <w:rPr>
                <w:vertAlign w:val="superscript"/>
              </w:rPr>
              <w:t>20,21</w:t>
            </w:r>
            <w:r>
              <w:fldChar w:fldCharType="end"/>
            </w:r>
            <w:r>
              <w:t>.</w:t>
            </w:r>
          </w:p>
          <w:p w14:paraId="19F6E089" w14:textId="504E0C2E" w:rsidR="75A9DD79" w:rsidRDefault="75A9DD79" w:rsidP="00C0657E">
            <w:pPr>
              <w:pStyle w:val="CLIN3BULLETPOINTS"/>
              <w:spacing w:line="259" w:lineRule="auto"/>
            </w:pPr>
            <w:r w:rsidRPr="4E263C3F">
              <w:rPr>
                <w:rFonts w:eastAsia="Calibri" w:cs="Calibri"/>
              </w:rPr>
              <w:t xml:space="preserve">MDS/AML </w:t>
            </w:r>
            <w:r w:rsidRPr="00C0657E">
              <w:rPr>
                <w:rFonts w:eastAsia="Calibri" w:cs="Calibri"/>
              </w:rPr>
              <w:t xml:space="preserve">with </w:t>
            </w:r>
            <w:r w:rsidRPr="00C0657E">
              <w:rPr>
                <w:rFonts w:eastAsia="Calibri" w:cs="Calibri"/>
                <w:i/>
                <w:iCs/>
              </w:rPr>
              <w:t>UBTF</w:t>
            </w:r>
            <w:r w:rsidRPr="00C0657E">
              <w:rPr>
                <w:rFonts w:eastAsia="Calibri" w:cs="Calibri"/>
              </w:rPr>
              <w:t>-TD</w:t>
            </w:r>
            <w:r w:rsidRPr="4E263C3F">
              <w:rPr>
                <w:rFonts w:eastAsia="Calibri" w:cs="Calibri"/>
              </w:rPr>
              <w:t xml:space="preserve"> </w:t>
            </w:r>
            <w:r w:rsidRPr="00C0657E">
              <w:rPr>
                <w:rFonts w:eastAsia="Calibri" w:cs="Calibri"/>
              </w:rPr>
              <w:t>ha</w:t>
            </w:r>
            <w:r w:rsidRPr="4E263C3F">
              <w:rPr>
                <w:rFonts w:eastAsia="Calibri" w:cs="Calibri"/>
              </w:rPr>
              <w:t>s</w:t>
            </w:r>
            <w:r w:rsidRPr="00C0657E">
              <w:rPr>
                <w:rFonts w:eastAsia="Calibri" w:cs="Calibri"/>
              </w:rPr>
              <w:t xml:space="preserve"> a transcriptional signature similar to </w:t>
            </w:r>
            <w:r w:rsidRPr="00C0657E">
              <w:rPr>
                <w:rFonts w:eastAsia="Calibri" w:cs="Calibri"/>
                <w:i/>
                <w:iCs/>
              </w:rPr>
              <w:t>KMT2A</w:t>
            </w:r>
            <w:r w:rsidRPr="00C0657E">
              <w:rPr>
                <w:rFonts w:eastAsia="Calibri" w:cs="Calibri"/>
              </w:rPr>
              <w:t xml:space="preserve">-rearranged AML, including </w:t>
            </w:r>
            <w:r w:rsidRPr="00C0657E">
              <w:rPr>
                <w:rFonts w:eastAsia="Calibri" w:cs="Calibri"/>
                <w:i/>
                <w:iCs/>
              </w:rPr>
              <w:t>HOX</w:t>
            </w:r>
            <w:r w:rsidRPr="00C0657E">
              <w:rPr>
                <w:rFonts w:eastAsia="Calibri" w:cs="Calibri"/>
              </w:rPr>
              <w:t xml:space="preserve"> gene dysregulation, and is potentially targetable by menin inhibitors</w:t>
            </w:r>
            <w:r w:rsidRPr="00C0657E">
              <w:rPr>
                <w:rFonts w:eastAsia="Calibri" w:cs="Calibri"/>
                <w:vertAlign w:val="superscript"/>
              </w:rPr>
              <w:t>21,22</w:t>
            </w:r>
            <w:r w:rsidRPr="00C0657E">
              <w:rPr>
                <w:rFonts w:eastAsia="Calibri" w:cs="Calibri"/>
              </w:rPr>
              <w:t xml:space="preserve">.  </w:t>
            </w:r>
            <w:r w:rsidRPr="4E263C3F">
              <w:t xml:space="preserve"> </w:t>
            </w:r>
          </w:p>
          <w:p w14:paraId="70202814" w14:textId="77777777" w:rsidR="005521E3" w:rsidRDefault="005521E3" w:rsidP="005521E3">
            <w:pPr>
              <w:pStyle w:val="CLIN2SUBHEADINGS"/>
            </w:pPr>
            <w:r>
              <w:t>REFERENCES</w:t>
            </w:r>
          </w:p>
          <w:p w14:paraId="57476F94" w14:textId="5ED6C355" w:rsidR="005521E3" w:rsidRPr="00AF531C" w:rsidRDefault="00733E05" w:rsidP="00733E05">
            <w:pPr>
              <w:pStyle w:val="CLIN4"/>
              <w:rPr>
                <w:sz w:val="10"/>
                <w:szCs w:val="10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AF531C">
              <w:rPr>
                <w:b/>
                <w:sz w:val="10"/>
                <w:szCs w:val="10"/>
              </w:rPr>
              <w:t>1.</w:t>
            </w:r>
            <w:r w:rsidRPr="00AF531C">
              <w:rPr>
                <w:sz w:val="10"/>
                <w:szCs w:val="10"/>
              </w:rPr>
              <w:t xml:space="preserve"> Haferlach T, et al. Landscape of genetic lesions in 944 patients with myelodysplastic syndromes. </w:t>
            </w:r>
            <w:r w:rsidRPr="00AF531C">
              <w:rPr>
                <w:i/>
                <w:sz w:val="10"/>
                <w:szCs w:val="10"/>
              </w:rPr>
              <w:t>Leukemia</w:t>
            </w:r>
            <w:r w:rsidRPr="00AF531C">
              <w:rPr>
                <w:sz w:val="10"/>
                <w:szCs w:val="10"/>
              </w:rPr>
              <w:t xml:space="preserve"> 2014; </w:t>
            </w:r>
            <w:r w:rsidRPr="00AF531C">
              <w:rPr>
                <w:b/>
                <w:sz w:val="10"/>
                <w:szCs w:val="10"/>
              </w:rPr>
              <w:t>28</w:t>
            </w:r>
            <w:r w:rsidRPr="00AF531C">
              <w:rPr>
                <w:sz w:val="10"/>
                <w:szCs w:val="10"/>
              </w:rPr>
              <w:t xml:space="preserve">(2): 241-7.  </w:t>
            </w:r>
            <w:r w:rsidRPr="00AF531C">
              <w:rPr>
                <w:b/>
                <w:sz w:val="10"/>
                <w:szCs w:val="10"/>
              </w:rPr>
              <w:t>2.</w:t>
            </w:r>
            <w:r w:rsidRPr="00AF531C">
              <w:rPr>
                <w:sz w:val="10"/>
                <w:szCs w:val="10"/>
              </w:rPr>
              <w:t xml:space="preserve"> Papaemmanuil E, et al. Clinical and biological implications of driver mutations in myelodysplastic syndromes. </w:t>
            </w:r>
            <w:r w:rsidRPr="00AF531C">
              <w:rPr>
                <w:i/>
                <w:sz w:val="10"/>
                <w:szCs w:val="10"/>
              </w:rPr>
              <w:t>Blood</w:t>
            </w:r>
            <w:r w:rsidRPr="00AF531C">
              <w:rPr>
                <w:sz w:val="10"/>
                <w:szCs w:val="10"/>
              </w:rPr>
              <w:t xml:space="preserve"> 2013; </w:t>
            </w:r>
            <w:r w:rsidRPr="00AF531C">
              <w:rPr>
                <w:b/>
                <w:sz w:val="10"/>
                <w:szCs w:val="10"/>
              </w:rPr>
              <w:t>122</w:t>
            </w:r>
            <w:r w:rsidRPr="00AF531C">
              <w:rPr>
                <w:sz w:val="10"/>
                <w:szCs w:val="10"/>
              </w:rPr>
              <w:t xml:space="preserve">(22): 3616-27; quiz 99.  </w:t>
            </w:r>
            <w:r w:rsidRPr="00AF531C">
              <w:rPr>
                <w:b/>
                <w:sz w:val="10"/>
                <w:szCs w:val="10"/>
              </w:rPr>
              <w:t>3.</w:t>
            </w:r>
            <w:r w:rsidRPr="00AF531C">
              <w:rPr>
                <w:sz w:val="10"/>
                <w:szCs w:val="10"/>
              </w:rPr>
              <w:t xml:space="preserve"> Bersanelli M, et al. Classification and Personalized Prognostic Assessment on the Basis of Clinical and Genomic Features in Myelodysplastic Syndromes. </w:t>
            </w:r>
            <w:r w:rsidRPr="00AF531C">
              <w:rPr>
                <w:i/>
                <w:sz w:val="10"/>
                <w:szCs w:val="10"/>
              </w:rPr>
              <w:t>J Clin Oncol</w:t>
            </w:r>
            <w:r w:rsidRPr="00AF531C">
              <w:rPr>
                <w:sz w:val="10"/>
                <w:szCs w:val="10"/>
              </w:rPr>
              <w:t xml:space="preserve"> 2021; </w:t>
            </w:r>
            <w:r w:rsidRPr="00AF531C">
              <w:rPr>
                <w:b/>
                <w:sz w:val="10"/>
                <w:szCs w:val="10"/>
              </w:rPr>
              <w:t>39</w:t>
            </w:r>
            <w:r w:rsidRPr="00AF531C">
              <w:rPr>
                <w:sz w:val="10"/>
                <w:szCs w:val="10"/>
              </w:rPr>
              <w:t xml:space="preserve">(11): 1223-33.  </w:t>
            </w:r>
            <w:r w:rsidRPr="00AF531C">
              <w:rPr>
                <w:b/>
                <w:sz w:val="10"/>
                <w:szCs w:val="10"/>
              </w:rPr>
              <w:t>4.</w:t>
            </w:r>
            <w:r w:rsidRPr="00AF531C">
              <w:rPr>
                <w:sz w:val="10"/>
                <w:szCs w:val="10"/>
              </w:rPr>
              <w:t xml:space="preserve"> Bernard E, et al. Molecular International Prognostic Scoring System for Myelodysplastic Syndromes.  NEJM Evidence; 2022. p. EVIDoa2200008.  </w:t>
            </w:r>
            <w:r w:rsidRPr="00AF531C">
              <w:rPr>
                <w:b/>
                <w:sz w:val="10"/>
                <w:szCs w:val="10"/>
              </w:rPr>
              <w:t>5.</w:t>
            </w:r>
            <w:r w:rsidRPr="00AF531C">
              <w:rPr>
                <w:sz w:val="10"/>
                <w:szCs w:val="10"/>
              </w:rPr>
              <w:t xml:space="preserve"> Steensma DP, et al. Clonal hematopoiesis of indeterminate potential and its distinction from myelodysplastic syndromes. </w:t>
            </w:r>
            <w:r w:rsidRPr="00AF531C">
              <w:rPr>
                <w:i/>
                <w:sz w:val="10"/>
                <w:szCs w:val="10"/>
              </w:rPr>
              <w:t>Blood</w:t>
            </w:r>
            <w:r w:rsidRPr="00AF531C">
              <w:rPr>
                <w:sz w:val="10"/>
                <w:szCs w:val="10"/>
              </w:rPr>
              <w:t xml:space="preserve"> 2015; </w:t>
            </w:r>
            <w:r w:rsidRPr="00AF531C">
              <w:rPr>
                <w:b/>
                <w:sz w:val="10"/>
                <w:szCs w:val="10"/>
              </w:rPr>
              <w:t>126</w:t>
            </w:r>
            <w:r w:rsidRPr="00AF531C">
              <w:rPr>
                <w:sz w:val="10"/>
                <w:szCs w:val="10"/>
              </w:rPr>
              <w:t xml:space="preserve">(1): 9-16.  </w:t>
            </w:r>
            <w:r w:rsidRPr="00AF531C">
              <w:rPr>
                <w:b/>
                <w:sz w:val="10"/>
                <w:szCs w:val="10"/>
              </w:rPr>
              <w:t>6.</w:t>
            </w:r>
            <w:r w:rsidRPr="00AF531C">
              <w:rPr>
                <w:sz w:val="10"/>
                <w:szCs w:val="10"/>
              </w:rPr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AF531C">
              <w:rPr>
                <w:b/>
                <w:sz w:val="10"/>
                <w:szCs w:val="10"/>
              </w:rPr>
              <w:t>7.</w:t>
            </w:r>
            <w:r w:rsidRPr="00AF531C">
              <w:rPr>
                <w:sz w:val="10"/>
                <w:szCs w:val="10"/>
              </w:rPr>
              <w:t xml:space="preserve"> Malcovati L, et al. SF3B1-mutant MDS as a distinct disease subtype: a proposal from the International Working Group for the Prognosis of MDS. </w:t>
            </w:r>
            <w:r w:rsidRPr="00AF531C">
              <w:rPr>
                <w:i/>
                <w:sz w:val="10"/>
                <w:szCs w:val="10"/>
              </w:rPr>
              <w:t>Blood</w:t>
            </w:r>
            <w:r w:rsidRPr="00AF531C">
              <w:rPr>
                <w:sz w:val="10"/>
                <w:szCs w:val="10"/>
              </w:rPr>
              <w:t xml:space="preserve"> 2020; </w:t>
            </w:r>
            <w:r w:rsidRPr="00AF531C">
              <w:rPr>
                <w:b/>
                <w:sz w:val="10"/>
                <w:szCs w:val="10"/>
              </w:rPr>
              <w:t>136</w:t>
            </w:r>
            <w:r w:rsidRPr="00AF531C">
              <w:rPr>
                <w:sz w:val="10"/>
                <w:szCs w:val="10"/>
              </w:rPr>
              <w:t xml:space="preserve">(2): 157-70.  </w:t>
            </w:r>
            <w:r w:rsidRPr="00AF531C">
              <w:rPr>
                <w:b/>
                <w:sz w:val="10"/>
                <w:szCs w:val="10"/>
              </w:rPr>
              <w:t>8.</w:t>
            </w:r>
            <w:r w:rsidRPr="00AF531C">
              <w:rPr>
                <w:sz w:val="10"/>
                <w:szCs w:val="10"/>
              </w:rPr>
              <w:t xml:space="preserve"> Lindsley RC, et al. Acute myeloid leukemia ontogeny is defined by distinct somatic mutations. </w:t>
            </w:r>
            <w:r w:rsidRPr="00AF531C">
              <w:rPr>
                <w:i/>
                <w:sz w:val="10"/>
                <w:szCs w:val="10"/>
              </w:rPr>
              <w:t>Blood</w:t>
            </w:r>
            <w:r w:rsidRPr="00AF531C">
              <w:rPr>
                <w:sz w:val="10"/>
                <w:szCs w:val="10"/>
              </w:rPr>
              <w:t xml:space="preserve"> 2015; </w:t>
            </w:r>
            <w:r w:rsidRPr="00AF531C">
              <w:rPr>
                <w:b/>
                <w:sz w:val="10"/>
                <w:szCs w:val="10"/>
              </w:rPr>
              <w:t>125</w:t>
            </w:r>
            <w:r w:rsidRPr="00AF531C">
              <w:rPr>
                <w:sz w:val="10"/>
                <w:szCs w:val="10"/>
              </w:rPr>
              <w:t xml:space="preserve">(9): 1367-76.  </w:t>
            </w:r>
            <w:r w:rsidRPr="00AF531C">
              <w:rPr>
                <w:b/>
                <w:sz w:val="10"/>
                <w:szCs w:val="10"/>
              </w:rPr>
              <w:t>9.</w:t>
            </w:r>
            <w:r w:rsidRPr="00AF531C">
              <w:rPr>
                <w:sz w:val="10"/>
                <w:szCs w:val="10"/>
              </w:rPr>
              <w:t xml:space="preserve"> Durrani J, et al. Large granular lymphocytic leukemia coexists with myeloid clones and myelodysplastic syndrome. </w:t>
            </w:r>
            <w:r w:rsidRPr="00AF531C">
              <w:rPr>
                <w:i/>
                <w:sz w:val="10"/>
                <w:szCs w:val="10"/>
              </w:rPr>
              <w:t>Leukemia</w:t>
            </w:r>
            <w:r w:rsidRPr="00AF531C">
              <w:rPr>
                <w:sz w:val="10"/>
                <w:szCs w:val="10"/>
              </w:rPr>
              <w:t xml:space="preserve"> 2020; </w:t>
            </w:r>
            <w:r w:rsidRPr="00AF531C">
              <w:rPr>
                <w:b/>
                <w:sz w:val="10"/>
                <w:szCs w:val="10"/>
              </w:rPr>
              <w:t>34</w:t>
            </w:r>
            <w:r w:rsidRPr="00AF531C">
              <w:rPr>
                <w:sz w:val="10"/>
                <w:szCs w:val="10"/>
              </w:rPr>
              <w:t xml:space="preserve">(3): 957-62.  </w:t>
            </w:r>
            <w:r w:rsidRPr="00AF531C">
              <w:rPr>
                <w:b/>
                <w:sz w:val="10"/>
                <w:szCs w:val="10"/>
              </w:rPr>
              <w:t>10.</w:t>
            </w:r>
            <w:r w:rsidRPr="00AF531C">
              <w:rPr>
                <w:sz w:val="10"/>
                <w:szCs w:val="10"/>
              </w:rPr>
              <w:t xml:space="preserve"> Fattizzo B, et al. Large Granular Lymphocyte Expansion in Myeloid Diseases and Bone Marrow Failure Syndromes: Whoever Seeks Finds. </w:t>
            </w:r>
            <w:r w:rsidRPr="00AF531C">
              <w:rPr>
                <w:i/>
                <w:sz w:val="10"/>
                <w:szCs w:val="10"/>
              </w:rPr>
              <w:t>Front Oncol</w:t>
            </w:r>
            <w:r w:rsidRPr="00AF531C">
              <w:rPr>
                <w:sz w:val="10"/>
                <w:szCs w:val="10"/>
              </w:rPr>
              <w:t xml:space="preserve"> 2021; </w:t>
            </w:r>
            <w:r w:rsidRPr="00AF531C">
              <w:rPr>
                <w:b/>
                <w:sz w:val="10"/>
                <w:szCs w:val="10"/>
              </w:rPr>
              <w:t>11</w:t>
            </w:r>
            <w:r w:rsidRPr="00AF531C">
              <w:rPr>
                <w:sz w:val="10"/>
                <w:szCs w:val="10"/>
              </w:rPr>
              <w:t xml:space="preserve">(4053): 748610.  </w:t>
            </w:r>
            <w:r w:rsidRPr="00AF531C">
              <w:rPr>
                <w:b/>
                <w:sz w:val="10"/>
                <w:szCs w:val="10"/>
              </w:rPr>
              <w:t>11.</w:t>
            </w:r>
            <w:r w:rsidRPr="00AF531C">
              <w:rPr>
                <w:sz w:val="10"/>
                <w:szCs w:val="10"/>
              </w:rPr>
              <w:t xml:space="preserve"> Beck DB, et al. Somatic Mutations in UBA1 and Severe Adult-Onset Autoinflammatory Disease. </w:t>
            </w:r>
            <w:r w:rsidRPr="00AF531C">
              <w:rPr>
                <w:i/>
                <w:sz w:val="10"/>
                <w:szCs w:val="10"/>
              </w:rPr>
              <w:t>N Engl J Med</w:t>
            </w:r>
            <w:r w:rsidRPr="00AF531C">
              <w:rPr>
                <w:sz w:val="10"/>
                <w:szCs w:val="10"/>
              </w:rPr>
              <w:t xml:space="preserve"> 2020; </w:t>
            </w:r>
            <w:r w:rsidRPr="00AF531C">
              <w:rPr>
                <w:b/>
                <w:sz w:val="10"/>
                <w:szCs w:val="10"/>
              </w:rPr>
              <w:t>383</w:t>
            </w:r>
            <w:r w:rsidRPr="00AF531C">
              <w:rPr>
                <w:sz w:val="10"/>
                <w:szCs w:val="10"/>
              </w:rPr>
              <w:t xml:space="preserve">(27): 2628-38.  </w:t>
            </w:r>
            <w:r w:rsidRPr="00AF531C">
              <w:rPr>
                <w:b/>
                <w:sz w:val="10"/>
                <w:szCs w:val="10"/>
              </w:rPr>
              <w:t>12.</w:t>
            </w:r>
            <w:r w:rsidRPr="00AF531C">
              <w:rPr>
                <w:sz w:val="10"/>
                <w:szCs w:val="10"/>
              </w:rPr>
              <w:t xml:space="preserve"> Georgin-Lavialle S, et al. Further characterization of clinical and laboratory features in VEXAS syndrome: large-scale analysis of a multicentre case series of 116 French patients. </w:t>
            </w:r>
            <w:r w:rsidRPr="00AF531C">
              <w:rPr>
                <w:i/>
                <w:sz w:val="10"/>
                <w:szCs w:val="10"/>
              </w:rPr>
              <w:t>Br J Dermatol</w:t>
            </w:r>
            <w:r w:rsidRPr="00AF531C">
              <w:rPr>
                <w:sz w:val="10"/>
                <w:szCs w:val="10"/>
              </w:rPr>
              <w:t xml:space="preserve"> 2022; </w:t>
            </w:r>
            <w:r w:rsidRPr="00AF531C">
              <w:rPr>
                <w:b/>
                <w:sz w:val="10"/>
                <w:szCs w:val="10"/>
              </w:rPr>
              <w:t>186</w:t>
            </w:r>
            <w:r w:rsidRPr="00AF531C">
              <w:rPr>
                <w:sz w:val="10"/>
                <w:szCs w:val="10"/>
              </w:rPr>
              <w:t xml:space="preserve">(3): 564-74.  </w:t>
            </w:r>
            <w:r w:rsidRPr="00AF531C">
              <w:rPr>
                <w:b/>
                <w:sz w:val="10"/>
                <w:szCs w:val="10"/>
              </w:rPr>
              <w:t>13.</w:t>
            </w:r>
            <w:r w:rsidRPr="00AF531C">
              <w:rPr>
                <w:sz w:val="10"/>
                <w:szCs w:val="10"/>
              </w:rPr>
              <w:t xml:space="preserve"> Sakuma M, et al. Novel causative variants of VEXAS in UBA1 detected through whole genome transcriptome sequencing in a large cohort of hematological malignancies. </w:t>
            </w:r>
            <w:r w:rsidRPr="00AF531C">
              <w:rPr>
                <w:i/>
                <w:sz w:val="10"/>
                <w:szCs w:val="10"/>
              </w:rPr>
              <w:t>Leukemia</w:t>
            </w:r>
            <w:r w:rsidRPr="00AF531C">
              <w:rPr>
                <w:sz w:val="10"/>
                <w:szCs w:val="10"/>
              </w:rPr>
              <w:t xml:space="preserve"> 2023; </w:t>
            </w:r>
            <w:r w:rsidRPr="00AF531C">
              <w:rPr>
                <w:b/>
                <w:sz w:val="10"/>
                <w:szCs w:val="10"/>
              </w:rPr>
              <w:t>37</w:t>
            </w:r>
            <w:r w:rsidRPr="00AF531C">
              <w:rPr>
                <w:sz w:val="10"/>
                <w:szCs w:val="10"/>
              </w:rPr>
              <w:t xml:space="preserve">(5): 1080-91.  </w:t>
            </w:r>
            <w:r w:rsidRPr="00AF531C">
              <w:rPr>
                <w:b/>
                <w:sz w:val="10"/>
                <w:szCs w:val="10"/>
              </w:rPr>
              <w:t>14.</w:t>
            </w:r>
            <w:r w:rsidRPr="00AF531C">
              <w:rPr>
                <w:sz w:val="10"/>
                <w:szCs w:val="10"/>
              </w:rPr>
              <w:t xml:space="preserve"> Umeda M, et al. Integrated Genomic Analysis Identifies UBTF Tandem Duplications as a Recurrent Lesion in Pediatric Acute Myeloid Leukemia. </w:t>
            </w:r>
            <w:r w:rsidRPr="00AF531C">
              <w:rPr>
                <w:i/>
                <w:sz w:val="10"/>
                <w:szCs w:val="10"/>
              </w:rPr>
              <w:t>Blood Cancer Discov</w:t>
            </w:r>
            <w:r w:rsidRPr="00AF531C">
              <w:rPr>
                <w:sz w:val="10"/>
                <w:szCs w:val="10"/>
              </w:rPr>
              <w:t xml:space="preserve"> 2022; </w:t>
            </w:r>
            <w:r w:rsidRPr="00AF531C">
              <w:rPr>
                <w:b/>
                <w:sz w:val="10"/>
                <w:szCs w:val="10"/>
              </w:rPr>
              <w:t>3</w:t>
            </w:r>
            <w:r w:rsidRPr="00AF531C">
              <w:rPr>
                <w:sz w:val="10"/>
                <w:szCs w:val="10"/>
              </w:rPr>
              <w:t xml:space="preserve">(3): 194-207.  </w:t>
            </w:r>
            <w:r w:rsidRPr="00AF531C">
              <w:rPr>
                <w:b/>
                <w:sz w:val="10"/>
                <w:szCs w:val="10"/>
              </w:rPr>
              <w:t>15.</w:t>
            </w:r>
            <w:r w:rsidRPr="00AF531C">
              <w:rPr>
                <w:sz w:val="10"/>
                <w:szCs w:val="10"/>
              </w:rPr>
              <w:t xml:space="preserve"> Duployez N, et al. UBTF tandem duplications define a distinct subtype of adult de novo acute myeloid leukemia. </w:t>
            </w:r>
            <w:r w:rsidRPr="00AF531C">
              <w:rPr>
                <w:i/>
                <w:sz w:val="10"/>
                <w:szCs w:val="10"/>
              </w:rPr>
              <w:t>Leukemia</w:t>
            </w:r>
            <w:r w:rsidRPr="00AF531C">
              <w:rPr>
                <w:sz w:val="10"/>
                <w:szCs w:val="10"/>
              </w:rPr>
              <w:t xml:space="preserve"> 2023; </w:t>
            </w:r>
            <w:r w:rsidRPr="00AF531C">
              <w:rPr>
                <w:b/>
                <w:sz w:val="10"/>
                <w:szCs w:val="10"/>
              </w:rPr>
              <w:t>37</w:t>
            </w:r>
            <w:r w:rsidRPr="00AF531C">
              <w:rPr>
                <w:sz w:val="10"/>
                <w:szCs w:val="10"/>
              </w:rPr>
              <w:t xml:space="preserve">(6): 1245-53.  </w:t>
            </w:r>
            <w:r w:rsidRPr="00AF531C">
              <w:rPr>
                <w:b/>
                <w:sz w:val="10"/>
                <w:szCs w:val="10"/>
              </w:rPr>
              <w:t>16.</w:t>
            </w:r>
            <w:r w:rsidRPr="00AF531C">
              <w:rPr>
                <w:sz w:val="10"/>
                <w:szCs w:val="10"/>
              </w:rPr>
              <w:t xml:space="preserve"> Erlacher M, et al. UBTF tandem Duplications Account for a Third of Advanced Pediatric MDS without Genetic Predisposition to Myeloid Neoplasia. </w:t>
            </w:r>
            <w:r w:rsidRPr="00AF531C">
              <w:rPr>
                <w:i/>
                <w:sz w:val="10"/>
                <w:szCs w:val="10"/>
              </w:rPr>
              <w:t>Blood</w:t>
            </w:r>
            <w:r w:rsidRPr="00AF531C">
              <w:rPr>
                <w:sz w:val="10"/>
                <w:szCs w:val="10"/>
              </w:rPr>
              <w:t xml:space="preserve"> 2022; </w:t>
            </w:r>
            <w:r w:rsidRPr="00AF531C">
              <w:rPr>
                <w:b/>
                <w:sz w:val="10"/>
                <w:szCs w:val="10"/>
              </w:rPr>
              <w:t>140</w:t>
            </w:r>
            <w:r w:rsidRPr="00AF531C">
              <w:rPr>
                <w:sz w:val="10"/>
                <w:szCs w:val="10"/>
              </w:rPr>
              <w:t xml:space="preserve">(Supplement 1): 1355-6.  </w:t>
            </w:r>
            <w:r w:rsidRPr="00AF531C">
              <w:rPr>
                <w:b/>
                <w:sz w:val="10"/>
                <w:szCs w:val="10"/>
              </w:rPr>
              <w:t>17.</w:t>
            </w:r>
            <w:r w:rsidRPr="00AF531C">
              <w:rPr>
                <w:sz w:val="10"/>
                <w:szCs w:val="10"/>
              </w:rPr>
              <w:t xml:space="preserve"> Georgi JA, et al. UBTF tandem duplications are rare but recurrent alterations in adult AML and associated with younger age, myelodysplasia, and inferior outcome. </w:t>
            </w:r>
            <w:r w:rsidRPr="00AF531C">
              <w:rPr>
                <w:i/>
                <w:sz w:val="10"/>
                <w:szCs w:val="10"/>
              </w:rPr>
              <w:t>Blood Cancer J</w:t>
            </w:r>
            <w:r w:rsidRPr="00AF531C">
              <w:rPr>
                <w:sz w:val="10"/>
                <w:szCs w:val="10"/>
              </w:rPr>
              <w:t xml:space="preserve"> 2023; </w:t>
            </w:r>
            <w:r w:rsidRPr="00AF531C">
              <w:rPr>
                <w:b/>
                <w:sz w:val="10"/>
                <w:szCs w:val="10"/>
              </w:rPr>
              <w:t>13</w:t>
            </w:r>
            <w:r w:rsidRPr="00AF531C">
              <w:rPr>
                <w:sz w:val="10"/>
                <w:szCs w:val="10"/>
              </w:rPr>
              <w:t xml:space="preserve">(1): 88. </w:t>
            </w:r>
            <w:r w:rsidRPr="00AF531C">
              <w:rPr>
                <w:b/>
                <w:sz w:val="10"/>
                <w:szCs w:val="10"/>
              </w:rPr>
              <w:t>18.</w:t>
            </w:r>
            <w:r w:rsidRPr="00AF531C">
              <w:rPr>
                <w:sz w:val="10"/>
                <w:szCs w:val="10"/>
              </w:rPr>
              <w:t xml:space="preserve"> Nazha A, et al. Personalized Prediction Model to Risk Stratify Patients With Myelodysplastic Syndromes. </w:t>
            </w:r>
            <w:r w:rsidRPr="00AF531C">
              <w:rPr>
                <w:i/>
                <w:sz w:val="10"/>
                <w:szCs w:val="10"/>
              </w:rPr>
              <w:t>J Clin Oncol</w:t>
            </w:r>
            <w:r w:rsidRPr="00AF531C">
              <w:rPr>
                <w:sz w:val="10"/>
                <w:szCs w:val="10"/>
              </w:rPr>
              <w:t xml:space="preserve"> 2021; </w:t>
            </w:r>
            <w:r w:rsidRPr="00AF531C">
              <w:rPr>
                <w:b/>
                <w:sz w:val="10"/>
                <w:szCs w:val="10"/>
              </w:rPr>
              <w:t>39</w:t>
            </w:r>
            <w:r w:rsidRPr="00AF531C">
              <w:rPr>
                <w:sz w:val="10"/>
                <w:szCs w:val="10"/>
              </w:rPr>
              <w:t xml:space="preserve">(33): 3737-46.  </w:t>
            </w:r>
            <w:r w:rsidRPr="00AF531C">
              <w:rPr>
                <w:b/>
                <w:sz w:val="10"/>
                <w:szCs w:val="10"/>
              </w:rPr>
              <w:t>19.</w:t>
            </w:r>
            <w:r w:rsidRPr="00AF531C">
              <w:rPr>
                <w:sz w:val="10"/>
                <w:szCs w:val="10"/>
              </w:rPr>
              <w:t xml:space="preserve"> Mossner M, et al. Prevalence, clonal dynamics and clinical impact of TP53 mutations in patients with myelodysplastic syndrome with isolated deletion (5q) treated with lenalidomide: results from a prospective multicenter study of the german MDS study group (GMDS). </w:t>
            </w:r>
            <w:r w:rsidRPr="00AF531C">
              <w:rPr>
                <w:i/>
                <w:sz w:val="10"/>
                <w:szCs w:val="10"/>
              </w:rPr>
              <w:t>Leukemia</w:t>
            </w:r>
            <w:r w:rsidRPr="00AF531C">
              <w:rPr>
                <w:sz w:val="10"/>
                <w:szCs w:val="10"/>
              </w:rPr>
              <w:t xml:space="preserve"> 2016; </w:t>
            </w:r>
            <w:r w:rsidRPr="00AF531C">
              <w:rPr>
                <w:b/>
                <w:sz w:val="10"/>
                <w:szCs w:val="10"/>
              </w:rPr>
              <w:t>30</w:t>
            </w:r>
            <w:r w:rsidRPr="00AF531C">
              <w:rPr>
                <w:sz w:val="10"/>
                <w:szCs w:val="10"/>
              </w:rPr>
              <w:t xml:space="preserve">(9): 1956-9.  </w:t>
            </w:r>
            <w:r w:rsidRPr="00AF531C">
              <w:rPr>
                <w:b/>
                <w:sz w:val="10"/>
                <w:szCs w:val="10"/>
              </w:rPr>
              <w:t>20.</w:t>
            </w:r>
            <w:r w:rsidRPr="00AF531C">
              <w:rPr>
                <w:sz w:val="10"/>
                <w:szCs w:val="10"/>
              </w:rPr>
              <w:t xml:space="preserve"> Sebert M, et al. Ivosidenib Monotherapy Is Effective in Patients with IDH1 Mutated Myelodysplastic Syndrome (MDS): The Idiome Phase 2 Study By the GFM Group. </w:t>
            </w:r>
            <w:r w:rsidRPr="00AF531C">
              <w:rPr>
                <w:i/>
                <w:sz w:val="10"/>
                <w:szCs w:val="10"/>
              </w:rPr>
              <w:t>Blood</w:t>
            </w:r>
            <w:r w:rsidRPr="00AF531C">
              <w:rPr>
                <w:sz w:val="10"/>
                <w:szCs w:val="10"/>
              </w:rPr>
              <w:t xml:space="preserve"> 2021; </w:t>
            </w:r>
            <w:r w:rsidRPr="00AF531C">
              <w:rPr>
                <w:b/>
                <w:sz w:val="10"/>
                <w:szCs w:val="10"/>
              </w:rPr>
              <w:t>138</w:t>
            </w:r>
            <w:r w:rsidRPr="00AF531C">
              <w:rPr>
                <w:sz w:val="10"/>
                <w:szCs w:val="10"/>
              </w:rPr>
              <w:t xml:space="preserve">(Supplement 1): 62-.  </w:t>
            </w:r>
            <w:r w:rsidRPr="00AF531C">
              <w:rPr>
                <w:b/>
                <w:sz w:val="10"/>
                <w:szCs w:val="10"/>
              </w:rPr>
              <w:t>21.</w:t>
            </w:r>
            <w:r w:rsidRPr="00AF531C">
              <w:rPr>
                <w:sz w:val="10"/>
                <w:szCs w:val="10"/>
              </w:rPr>
              <w:t xml:space="preserve"> DiNardo CD, et al. Targeted therapy with the mutant IDH2 inhibitor enasidenib for high-risk IDH2-mutant myelodysplastic syndrome. </w:t>
            </w:r>
            <w:r w:rsidRPr="00AF531C">
              <w:rPr>
                <w:i/>
                <w:sz w:val="10"/>
                <w:szCs w:val="10"/>
              </w:rPr>
              <w:t>Blood Adv</w:t>
            </w:r>
            <w:r w:rsidRPr="00AF531C">
              <w:rPr>
                <w:sz w:val="10"/>
                <w:szCs w:val="10"/>
              </w:rPr>
              <w:t xml:space="preserve"> 2023; </w:t>
            </w:r>
            <w:r w:rsidRPr="00AF531C">
              <w:rPr>
                <w:b/>
                <w:sz w:val="10"/>
                <w:szCs w:val="10"/>
              </w:rPr>
              <w:t>7</w:t>
            </w:r>
            <w:r w:rsidRPr="00AF531C">
              <w:rPr>
                <w:sz w:val="10"/>
                <w:szCs w:val="10"/>
              </w:rPr>
              <w:t xml:space="preserve">(11): 2378-87.  </w:t>
            </w:r>
            <w:r w:rsidRPr="00AF531C">
              <w:rPr>
                <w:rFonts w:cs="Calibri"/>
                <w:sz w:val="10"/>
                <w:szCs w:val="10"/>
              </w:rPr>
              <w:fldChar w:fldCharType="end"/>
            </w:r>
          </w:p>
        </w:tc>
      </w:tr>
    </w:tbl>
    <w:p w14:paraId="550A76D5" w14:textId="5FD7777D" w:rsidR="000A2B23" w:rsidRPr="00B13600" w:rsidRDefault="000A2B23" w:rsidP="008A1E39">
      <w:pPr>
        <w:rPr>
          <w:rFonts w:ascii="Calibri" w:hAnsi="Calibri" w:cs="Calibri"/>
          <w:noProof/>
          <w:sz w:val="6"/>
          <w:szCs w:val="6"/>
        </w:rPr>
      </w:pPr>
    </w:p>
    <w:sectPr w:rsidR="000A2B23" w:rsidRPr="00B13600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E8BB03" w14:textId="77777777" w:rsidR="00CE3C7E" w:rsidRDefault="00CE3C7E">
      <w:pPr>
        <w:spacing w:after="0" w:line="240" w:lineRule="auto"/>
      </w:pPr>
      <w:r>
        <w:separator/>
      </w:r>
    </w:p>
  </w:endnote>
  <w:endnote w:type="continuationSeparator" w:id="0">
    <w:p w14:paraId="48FB8881" w14:textId="77777777" w:rsidR="00CE3C7E" w:rsidRDefault="00CE3C7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F29379" w14:textId="77777777" w:rsidR="00CE3C7E" w:rsidRDefault="00CE3C7E">
      <w:pPr>
        <w:spacing w:after="0" w:line="240" w:lineRule="auto"/>
      </w:pPr>
      <w:r>
        <w:separator/>
      </w:r>
    </w:p>
  </w:footnote>
  <w:footnote w:type="continuationSeparator" w:id="0">
    <w:p w14:paraId="02BF1CE1" w14:textId="77777777" w:rsidR="00CE3C7E" w:rsidRDefault="00CE3C7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785A9740"/>
    <w:lvl w:ilvl="0" w:tplc="144AC82E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  <w:sz w:val="18"/>
        <w:szCs w:val="18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00005C"/>
    <w:multiLevelType w:val="hybridMultilevel"/>
    <w:tmpl w:val="1042F0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6D6790A"/>
    <w:multiLevelType w:val="hybridMultilevel"/>
    <w:tmpl w:val="852424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58534562">
    <w:abstractNumId w:val="0"/>
  </w:num>
  <w:num w:numId="2" w16cid:durableId="1558517093">
    <w:abstractNumId w:val="2"/>
  </w:num>
  <w:num w:numId="3" w16cid:durableId="1212423847">
    <w:abstractNumId w:val="1"/>
  </w:num>
  <w:num w:numId="4" w16cid:durableId="860701829">
    <w:abstractNumId w:val="3"/>
  </w:num>
  <w:num w:numId="5" w16cid:durableId="20785014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330&lt;/item&gt;&lt;item&gt;562&lt;/item&gt;&lt;item&gt;615&lt;/item&gt;&lt;item&gt;627&lt;/item&gt;&lt;item&gt;656&lt;/item&gt;&lt;item&gt;2986&lt;/item&gt;&lt;item&gt;3222&lt;/item&gt;&lt;item&gt;3226&lt;/item&gt;&lt;item&gt;3229&lt;/item&gt;&lt;item&gt;3341&lt;/item&gt;&lt;item&gt;3342&lt;/item&gt;&lt;item&gt;3513&lt;/item&gt;&lt;item&gt;3520&lt;/item&gt;&lt;item&gt;3636&lt;/item&gt;&lt;item&gt;3637&lt;/item&gt;&lt;item&gt;3649&lt;/item&gt;&lt;item&gt;3654&lt;/item&gt;&lt;item&gt;3655&lt;/item&gt;&lt;item&gt;3656&lt;/item&gt;&lt;item&gt;3657&lt;/item&gt;&lt;item&gt;3658&lt;/item&gt;&lt;/record-ids&gt;&lt;/item&gt;&lt;/Libraries&gt;"/>
  </w:docVars>
  <w:rsids>
    <w:rsidRoot w:val="00F166A0"/>
    <w:rsid w:val="00000492"/>
    <w:rsid w:val="0000268F"/>
    <w:rsid w:val="00017737"/>
    <w:rsid w:val="00024EA5"/>
    <w:rsid w:val="00035466"/>
    <w:rsid w:val="000576A6"/>
    <w:rsid w:val="0006160C"/>
    <w:rsid w:val="000678A4"/>
    <w:rsid w:val="00072CED"/>
    <w:rsid w:val="000820B3"/>
    <w:rsid w:val="00093C35"/>
    <w:rsid w:val="000943BE"/>
    <w:rsid w:val="000A2B23"/>
    <w:rsid w:val="000A711A"/>
    <w:rsid w:val="000B7E97"/>
    <w:rsid w:val="000E668C"/>
    <w:rsid w:val="00122770"/>
    <w:rsid w:val="0016255B"/>
    <w:rsid w:val="001732A8"/>
    <w:rsid w:val="001C75DB"/>
    <w:rsid w:val="001E0A68"/>
    <w:rsid w:val="001F6545"/>
    <w:rsid w:val="0020032A"/>
    <w:rsid w:val="00211413"/>
    <w:rsid w:val="00211F22"/>
    <w:rsid w:val="00230A7E"/>
    <w:rsid w:val="00243B2E"/>
    <w:rsid w:val="00245E9C"/>
    <w:rsid w:val="002877C6"/>
    <w:rsid w:val="002A22F5"/>
    <w:rsid w:val="002C2E05"/>
    <w:rsid w:val="002C369C"/>
    <w:rsid w:val="002C58CC"/>
    <w:rsid w:val="003256D2"/>
    <w:rsid w:val="003329AE"/>
    <w:rsid w:val="00344182"/>
    <w:rsid w:val="00344E83"/>
    <w:rsid w:val="00362C4B"/>
    <w:rsid w:val="00362E66"/>
    <w:rsid w:val="00363A4C"/>
    <w:rsid w:val="00395954"/>
    <w:rsid w:val="003A0EA3"/>
    <w:rsid w:val="003B3C18"/>
    <w:rsid w:val="00417180"/>
    <w:rsid w:val="004350D2"/>
    <w:rsid w:val="0044325C"/>
    <w:rsid w:val="00466E21"/>
    <w:rsid w:val="00495E21"/>
    <w:rsid w:val="004A1E9E"/>
    <w:rsid w:val="004D72A6"/>
    <w:rsid w:val="00540B6D"/>
    <w:rsid w:val="005521E3"/>
    <w:rsid w:val="00576B22"/>
    <w:rsid w:val="00576CBE"/>
    <w:rsid w:val="0058317D"/>
    <w:rsid w:val="00596644"/>
    <w:rsid w:val="00596855"/>
    <w:rsid w:val="005B783A"/>
    <w:rsid w:val="005B78C2"/>
    <w:rsid w:val="005E48FE"/>
    <w:rsid w:val="00602062"/>
    <w:rsid w:val="00615CAB"/>
    <w:rsid w:val="0062632D"/>
    <w:rsid w:val="00650A09"/>
    <w:rsid w:val="00653410"/>
    <w:rsid w:val="006568BC"/>
    <w:rsid w:val="006837FA"/>
    <w:rsid w:val="006D170A"/>
    <w:rsid w:val="00706644"/>
    <w:rsid w:val="007243CE"/>
    <w:rsid w:val="00726FAB"/>
    <w:rsid w:val="00733E05"/>
    <w:rsid w:val="00735459"/>
    <w:rsid w:val="00737F2B"/>
    <w:rsid w:val="00790524"/>
    <w:rsid w:val="007A0F59"/>
    <w:rsid w:val="007A1CA0"/>
    <w:rsid w:val="007A4EA8"/>
    <w:rsid w:val="007B6415"/>
    <w:rsid w:val="007D201E"/>
    <w:rsid w:val="007E30DE"/>
    <w:rsid w:val="007E5422"/>
    <w:rsid w:val="007F5D6F"/>
    <w:rsid w:val="007F60A6"/>
    <w:rsid w:val="00831CF8"/>
    <w:rsid w:val="008434F9"/>
    <w:rsid w:val="00855DDF"/>
    <w:rsid w:val="00861162"/>
    <w:rsid w:val="008640A9"/>
    <w:rsid w:val="008652FD"/>
    <w:rsid w:val="0086782A"/>
    <w:rsid w:val="00875FC5"/>
    <w:rsid w:val="00882963"/>
    <w:rsid w:val="008A1E39"/>
    <w:rsid w:val="008D5C18"/>
    <w:rsid w:val="008E3AC0"/>
    <w:rsid w:val="008F1D2C"/>
    <w:rsid w:val="008F72C6"/>
    <w:rsid w:val="00911742"/>
    <w:rsid w:val="00963E10"/>
    <w:rsid w:val="00970466"/>
    <w:rsid w:val="009907A2"/>
    <w:rsid w:val="009B446C"/>
    <w:rsid w:val="009D6604"/>
    <w:rsid w:val="00A4158C"/>
    <w:rsid w:val="00A42188"/>
    <w:rsid w:val="00A546C8"/>
    <w:rsid w:val="00A667F5"/>
    <w:rsid w:val="00A7369C"/>
    <w:rsid w:val="00AB1D05"/>
    <w:rsid w:val="00AC53BB"/>
    <w:rsid w:val="00AD57C2"/>
    <w:rsid w:val="00AF531C"/>
    <w:rsid w:val="00AF5D34"/>
    <w:rsid w:val="00B04012"/>
    <w:rsid w:val="00B13600"/>
    <w:rsid w:val="00B1485A"/>
    <w:rsid w:val="00B20F71"/>
    <w:rsid w:val="00B30562"/>
    <w:rsid w:val="00B339B5"/>
    <w:rsid w:val="00B61547"/>
    <w:rsid w:val="00B762BA"/>
    <w:rsid w:val="00B85707"/>
    <w:rsid w:val="00B87000"/>
    <w:rsid w:val="00BE1545"/>
    <w:rsid w:val="00BF6EBB"/>
    <w:rsid w:val="00C06466"/>
    <w:rsid w:val="00C0657E"/>
    <w:rsid w:val="00C07F01"/>
    <w:rsid w:val="00C124B1"/>
    <w:rsid w:val="00C16A43"/>
    <w:rsid w:val="00C266BE"/>
    <w:rsid w:val="00C5637F"/>
    <w:rsid w:val="00C577F0"/>
    <w:rsid w:val="00C90183"/>
    <w:rsid w:val="00C90EF2"/>
    <w:rsid w:val="00C925FC"/>
    <w:rsid w:val="00CA42FC"/>
    <w:rsid w:val="00CC20FC"/>
    <w:rsid w:val="00CE3C7E"/>
    <w:rsid w:val="00CF0E3F"/>
    <w:rsid w:val="00CF25F2"/>
    <w:rsid w:val="00D02B85"/>
    <w:rsid w:val="00D20C61"/>
    <w:rsid w:val="00D32777"/>
    <w:rsid w:val="00D3778B"/>
    <w:rsid w:val="00D50AE7"/>
    <w:rsid w:val="00D50D31"/>
    <w:rsid w:val="00D807DD"/>
    <w:rsid w:val="00D86F11"/>
    <w:rsid w:val="00DA4190"/>
    <w:rsid w:val="00DB45A5"/>
    <w:rsid w:val="00DB629B"/>
    <w:rsid w:val="00DC33D8"/>
    <w:rsid w:val="00DC44E4"/>
    <w:rsid w:val="00DC4C4D"/>
    <w:rsid w:val="00DE79C7"/>
    <w:rsid w:val="00E00165"/>
    <w:rsid w:val="00E13354"/>
    <w:rsid w:val="00E20C60"/>
    <w:rsid w:val="00E50A32"/>
    <w:rsid w:val="00E64C4E"/>
    <w:rsid w:val="00E74528"/>
    <w:rsid w:val="00E967D6"/>
    <w:rsid w:val="00EA264C"/>
    <w:rsid w:val="00EB41F9"/>
    <w:rsid w:val="00EB663C"/>
    <w:rsid w:val="00ED72D8"/>
    <w:rsid w:val="00ED7C6E"/>
    <w:rsid w:val="00EE33CE"/>
    <w:rsid w:val="00EF2332"/>
    <w:rsid w:val="00F166A0"/>
    <w:rsid w:val="00F22F0B"/>
    <w:rsid w:val="00F24579"/>
    <w:rsid w:val="00F4324F"/>
    <w:rsid w:val="00F71F48"/>
    <w:rsid w:val="00F738F4"/>
    <w:rsid w:val="00F83017"/>
    <w:rsid w:val="00FF22C1"/>
    <w:rsid w:val="01904711"/>
    <w:rsid w:val="0270020E"/>
    <w:rsid w:val="032C1772"/>
    <w:rsid w:val="044F9A6E"/>
    <w:rsid w:val="04B17BFD"/>
    <w:rsid w:val="074BCA47"/>
    <w:rsid w:val="0B93E6E2"/>
    <w:rsid w:val="128CE373"/>
    <w:rsid w:val="16232E3F"/>
    <w:rsid w:val="19D98855"/>
    <w:rsid w:val="1EE998F4"/>
    <w:rsid w:val="21D60D2C"/>
    <w:rsid w:val="291A3647"/>
    <w:rsid w:val="2A649A3F"/>
    <w:rsid w:val="303714DF"/>
    <w:rsid w:val="32CBD237"/>
    <w:rsid w:val="390B53B2"/>
    <w:rsid w:val="42E9E387"/>
    <w:rsid w:val="46218449"/>
    <w:rsid w:val="4A5AD69A"/>
    <w:rsid w:val="4C1B775D"/>
    <w:rsid w:val="4C779D70"/>
    <w:rsid w:val="4CE0B7F7"/>
    <w:rsid w:val="4E263C3F"/>
    <w:rsid w:val="5418DA40"/>
    <w:rsid w:val="55523EE1"/>
    <w:rsid w:val="57E7D1BE"/>
    <w:rsid w:val="5B56761F"/>
    <w:rsid w:val="5F7E1A35"/>
    <w:rsid w:val="72497232"/>
    <w:rsid w:val="72861D14"/>
    <w:rsid w:val="75A9DD79"/>
    <w:rsid w:val="76347C61"/>
    <w:rsid w:val="78B00896"/>
    <w:rsid w:val="78C91FC7"/>
    <w:rsid w:val="792BF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466E21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466E21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character" w:customStyle="1" w:styleId="NoSpacingChar">
    <w:name w:val="No Spacing Char"/>
    <w:basedOn w:val="DefaultParagraphFont"/>
    <w:link w:val="NoSpacing"/>
    <w:uiPriority w:val="1"/>
    <w:rsid w:val="00AB1D05"/>
    <w:rPr>
      <w:rFonts w:eastAsiaTheme="minorEastAsia"/>
      <w:sz w:val="24"/>
      <w:szCs w:val="24"/>
      <w:lang w:val="en-US"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466E21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466E21"/>
    <w:rPr>
      <w:rFonts w:ascii="Calibri" w:eastAsia="MS Mincho" w:hAnsi="Calibri" w:cs="Calibri"/>
      <w:noProof/>
      <w:sz w:val="12"/>
      <w:szCs w:val="24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F654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F6545"/>
    <w:rPr>
      <w:b/>
      <w:bCs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540B6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40B6D"/>
    <w:rPr>
      <w:color w:val="605E5C"/>
      <w:shd w:val="clear" w:color="auto" w:fill="E1DFDD"/>
    </w:rPr>
  </w:style>
  <w:style w:type="paragraph" w:styleId="Revision">
    <w:name w:val="Revision"/>
    <w:hidden/>
    <w:uiPriority w:val="99"/>
    <w:semiHidden/>
    <w:rsid w:val="00D3277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66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04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05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37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52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69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999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1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37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1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67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0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77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31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433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876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56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7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ntTable" Target="fontTable.xml"/><Relationship Id="rId5" Type="http://schemas.openxmlformats.org/officeDocument/2006/relationships/numbering" Target="numbering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DocumentType xmlns="c44ab56d-57f8-4a14-86db-a39667906be8" xsi:nil="true"/>
    <Category xmlns="c44ab56d-57f8-4a14-86db-a39667906be8" xsi:nil="true"/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lcf76f155ced4ddcb4097134ff3c332f xmlns="c44ab56d-57f8-4a14-86db-a39667906be8">
      <Terms xmlns="http://schemas.microsoft.com/office/infopath/2007/PartnerControls"/>
    </lcf76f155ced4ddcb4097134ff3c332f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Department xmlns="c44ab56d-57f8-4a14-86db-a39667906be8" xsi:nil="true"/>
    <TaxCatchAll xmlns="bbb6251c-984c-4fcb-9547-f40f6d5e63ff">
      <Value>5</Value>
      <Value>4</Value>
      <Value>3</Value>
      <Value>2</Value>
      <Value>1</Value>
    </TaxCatchAll>
    <pmCostCentre xmlns="bbb6251c-984c-4fcb-9547-f40f6d5e63ff" xsi:nil="true"/>
    <_Flow_SignoffStatus xmlns="c44ab56d-57f8-4a14-86db-a39667906be8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DDDCBBC8-4391-44CC-BF5E-124F575BC6FD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5D3F0CF-F815-4E1E-9E0D-41C973FAB83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D60CF475-2780-4664-94BE-B3BD6E106D68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84E70A6-C390-4D0F-AA22-1640B0D611A7}">
  <ds:schemaRefs>
    <ds:schemaRef ds:uri="http://schemas.microsoft.com/office/2006/metadata/properties"/>
    <ds:schemaRef ds:uri="http://schemas.microsoft.com/office/infopath/2007/PartnerControls"/>
    <ds:schemaRef ds:uri="c44ab56d-57f8-4a14-86db-a39667906be8"/>
    <ds:schemaRef ds:uri="bbb6251c-984c-4fcb-9547-f40f6d5e63f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1652</Words>
  <Characters>9422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10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</cp:revision>
  <dcterms:created xsi:type="dcterms:W3CDTF">2024-03-18T02:29:00Z</dcterms:created>
  <dcterms:modified xsi:type="dcterms:W3CDTF">2024-03-18T02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ContentTypeId">
    <vt:lpwstr>0x010100451F1F8C0772B440BA84570C3C4286EA</vt:lpwstr>
  </property>
  <property fmtid="{D5CDD505-2E9C-101B-9397-08002B2CF9AE}" pid="4" name="Order">
    <vt:r8>6632000</vt:r8>
  </property>
  <property fmtid="{D5CDD505-2E9C-101B-9397-08002B2CF9AE}" pid="5" name="pmDataCategory">
    <vt:lpwstr>5;#Operational|150389d9-0463-4c4a-b800-fb182dbb9bcb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epartment">
    <vt:lpwstr>2;#Pathology|4a117755-78ff-4a2c-8e21-a559b22b64dd</vt:lpwstr>
  </property>
  <property fmtid="{D5CDD505-2E9C-101B-9397-08002B2CF9AE}" pid="9" name="pmDivision">
    <vt:lpwstr>1;#Business Ventures|771822a9-08f4-4b0c-b044-94205102db1e</vt:lpwstr>
  </property>
  <property fmtid="{D5CDD505-2E9C-101B-9397-08002B2CF9AE}" pid="10" name="MediaServiceImageTags">
    <vt:lpwstr/>
  </property>
</Properties>
</file>